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7CBEAA" w14:textId="704DFD84" w:rsidR="00FF53CB" w:rsidRPr="00B50D77" w:rsidRDefault="00FF53CB" w:rsidP="003D07D4">
      <w:pPr>
        <w:pStyle w:val="Heading1"/>
      </w:pPr>
      <w:bookmarkStart w:id="0" w:name="_Toc57032432"/>
      <w:r w:rsidRPr="00B50D77">
        <w:t>BAB III</w:t>
      </w:r>
      <w:r w:rsidRPr="00B50D77">
        <w:br/>
        <w:t>METODE PERANCANGAN</w:t>
      </w:r>
      <w:bookmarkEnd w:id="0"/>
    </w:p>
    <w:p w14:paraId="48AB4E0F" w14:textId="77777777" w:rsidR="00FF53CB" w:rsidRPr="00B50D77" w:rsidRDefault="00FF53CB" w:rsidP="00FF53CB">
      <w:pPr>
        <w:pStyle w:val="Heading2"/>
        <w:rPr>
          <w:rFonts w:cs="Times New Roman"/>
          <w:lang w:val="en-US"/>
        </w:rPr>
      </w:pPr>
      <w:bookmarkStart w:id="1" w:name="_Toc57032433"/>
      <w:r w:rsidRPr="00B50D77">
        <w:rPr>
          <w:rFonts w:cs="Times New Roman"/>
          <w:lang w:val="en-US"/>
        </w:rPr>
        <w:t>Sistematika Perancangan</w:t>
      </w:r>
      <w:bookmarkEnd w:id="1"/>
    </w:p>
    <w:p w14:paraId="6EDE682B" w14:textId="0F667C27" w:rsidR="00FF53CB" w:rsidRPr="00B50D77" w:rsidRDefault="003B4A4B" w:rsidP="00FF53CB">
      <w:pPr>
        <w:spacing w:line="480" w:lineRule="auto"/>
        <w:ind w:firstLine="576"/>
        <w:rPr>
          <w:rFonts w:ascii="Times New Roman" w:hAnsi="Times New Roman" w:cs="Times New Roman"/>
          <w:sz w:val="24"/>
          <w:szCs w:val="24"/>
          <w:lang w:val="en-US"/>
        </w:rPr>
      </w:pPr>
      <w:r>
        <w:pict w14:anchorId="78487968">
          <v:roundrect id="Rectangle: Rounded Corners 16" o:spid="_x0000_s1039" style="position:absolute;left:0;text-align:left;margin-left:133.35pt;margin-top:225.75pt;width:129pt;height:48.7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wrapcoords="1005 -665 -251 0 -251 18609 -126 20603 628 21932 753 21932 20847 21932 20972 21932 21726 20603 21851 17280 21851 2326 21098 -665 20470 -665 1005 -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" fillcolor="white [3201]" strokecolor="black [3200]" strokeweight="2pt">
            <v:textbox style="mso-next-textbox:#Rectangle: Rounded Corners 16">
              <w:txbxContent>
                <w:p w14:paraId="51E28668" w14:textId="77777777" w:rsidR="00387856" w:rsidRPr="00C10C82" w:rsidRDefault="00387856" w:rsidP="00C10C82">
                  <w:pPr>
                    <w:spacing w:line="240" w:lineRule="auto"/>
                    <w:jc w:val="center"/>
                    <w:rPr>
                      <w:rFonts w:ascii="Times New Roman" w:hAnsi="Times New Roman" w:cs="Times New Roman"/>
                    </w:rPr>
                  </w:pPr>
                  <w:r w:rsidRPr="00C10C82">
                    <w:rPr>
                      <w:rFonts w:ascii="Times New Roman" w:hAnsi="Times New Roman" w:cs="Times New Roman"/>
                    </w:rPr>
                    <w:t>Define</w:t>
                  </w:r>
                </w:p>
                <w:p w14:paraId="7A4B1AB2" w14:textId="77777777" w:rsidR="00387856" w:rsidRPr="00C10C82" w:rsidRDefault="00387856" w:rsidP="00C10C82">
                  <w:pPr>
                    <w:spacing w:line="240" w:lineRule="auto"/>
                    <w:jc w:val="center"/>
                    <w:rPr>
                      <w:rFonts w:ascii="Times New Roman" w:hAnsi="Times New Roman" w:cs="Times New Roman"/>
                      <w:i/>
                      <w:iCs/>
                    </w:rPr>
                  </w:pPr>
                  <w:r w:rsidRPr="00C10C82">
                    <w:rPr>
                      <w:rFonts w:ascii="Times New Roman" w:hAnsi="Times New Roman" w:cs="Times New Roman"/>
                      <w:i/>
                      <w:iCs/>
                    </w:rPr>
                    <w:t>Brief</w:t>
                  </w:r>
                </w:p>
              </w:txbxContent>
            </v:textbox>
            <w10:wrap type="tight" anchorx="margin" anchory="page"/>
          </v:roundrect>
        </w:pict>
      </w:r>
      <w:r w:rsidR="00FF53CB" w:rsidRPr="00B50D77">
        <w:rPr>
          <w:rFonts w:ascii="Times New Roman" w:hAnsi="Times New Roman" w:cs="Times New Roman"/>
          <w:sz w:val="24"/>
          <w:szCs w:val="24"/>
          <w:lang w:val="en-US"/>
        </w:rPr>
        <w:t xml:space="preserve">Dalam perancangan ini menggunakan metode </w:t>
      </w:r>
      <w:r w:rsidR="00FF53CB" w:rsidRPr="00B50D77">
        <w:rPr>
          <w:rFonts w:ascii="Times New Roman" w:hAnsi="Times New Roman" w:cs="Times New Roman"/>
          <w:i/>
          <w:sz w:val="24"/>
          <w:szCs w:val="24"/>
          <w:lang w:val="en-US"/>
        </w:rPr>
        <w:t>design thinking</w:t>
      </w:r>
      <w:r w:rsidR="00FF53CB" w:rsidRPr="00B50D77">
        <w:rPr>
          <w:rFonts w:ascii="Times New Roman" w:hAnsi="Times New Roman" w:cs="Times New Roman"/>
          <w:sz w:val="24"/>
          <w:szCs w:val="24"/>
          <w:lang w:val="en-US"/>
        </w:rPr>
        <w:t xml:space="preserve"> sebagai </w:t>
      </w:r>
      <w:r w:rsidR="005106D0">
        <w:rPr>
          <w:rFonts w:ascii="Times New Roman" w:hAnsi="Times New Roman" w:cs="Times New Roman"/>
          <w:sz w:val="24"/>
          <w:szCs w:val="24"/>
          <w:lang w:val="id-ID"/>
        </w:rPr>
        <w:t>m</w:t>
      </w:r>
      <w:r w:rsidR="00FF53CB" w:rsidRPr="00B50D77">
        <w:rPr>
          <w:rFonts w:ascii="Times New Roman" w:hAnsi="Times New Roman" w:cs="Times New Roman"/>
          <w:sz w:val="24"/>
          <w:szCs w:val="24"/>
          <w:lang w:val="en-US"/>
        </w:rPr>
        <w:t>etode perancangannya.</w:t>
      </w:r>
    </w:p>
    <w:p w14:paraId="4B0020BF" w14:textId="227B6700" w:rsidR="00C10C82" w:rsidRDefault="003B4A4B" w:rsidP="00C10C82">
      <w:pPr>
        <w:pStyle w:val="ListParagraph"/>
        <w:spacing w:line="480" w:lineRule="auto"/>
        <w:ind w:firstLine="720"/>
        <w:jc w:val="both"/>
        <w:rPr>
          <w:rFonts w:ascii="Times New Roman" w:hAnsi="Times New Roman" w:cs="Times New Roman"/>
          <w:sz w:val="24"/>
        </w:rPr>
      </w:pPr>
      <w:r>
        <w:pict w14:anchorId="20EC40B7">
          <v:rect id="Rectangle 18" o:spid="_x0000_s1038" style="position:absolute;left:0;text-align:left;margin-left:194.8pt;margin-top:32.6pt;width:3.55pt;height:1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" fillcolor="#4f81bd [3204]" strokecolor="#243f60 [1604]" strokeweight="2pt"/>
        </w:pict>
      </w:r>
    </w:p>
    <w:p w14:paraId="5EF5206B" w14:textId="4DE83390" w:rsidR="00C10C82" w:rsidRDefault="003B4A4B" w:rsidP="00C10C82">
      <w:pPr>
        <w:spacing w:line="480" w:lineRule="auto"/>
        <w:jc w:val="both"/>
        <w:rPr>
          <w:rFonts w:ascii="Times New Roman" w:hAnsi="Times New Roman" w:cs="Times New Roman"/>
          <w:sz w:val="24"/>
        </w:rPr>
      </w:pPr>
      <w:r>
        <w:pict w14:anchorId="113C35CA">
          <v:roundrect id="Rectangle: Rounded Corners 26" o:spid="_x0000_s1037" style="position:absolute;left:0;text-align:left;margin-left:133.15pt;margin-top:145.45pt;width:129pt;height:49.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" fillcolor="white [3201]" strokecolor="black [3200]" strokeweight="2pt">
            <v:textbox style="mso-next-textbox:#Rectangle: Rounded Corners 26">
              <w:txbxContent>
                <w:p w14:paraId="3B71440E" w14:textId="77777777" w:rsidR="00387856" w:rsidRDefault="00387856" w:rsidP="00C10C82">
                  <w:pPr>
                    <w:spacing w:line="240" w:lineRule="auto"/>
                    <w:jc w:val="center"/>
                    <w:rPr>
                      <w:rFonts w:ascii="Times New Roman" w:hAnsi="Times New Roman" w:cs="Times New Roman"/>
                      <w:sz w:val="24"/>
                      <w:szCs w:val="24"/>
                    </w:rPr>
                  </w:pPr>
                  <w:r>
                    <w:rPr>
                      <w:rFonts w:ascii="Times New Roman" w:hAnsi="Times New Roman" w:cs="Times New Roman"/>
                      <w:sz w:val="24"/>
                      <w:szCs w:val="24"/>
                    </w:rPr>
                    <w:t>Prototype</w:t>
                  </w:r>
                </w:p>
                <w:p w14:paraId="034CAE1F" w14:textId="77777777" w:rsidR="00387856" w:rsidRPr="0036367B" w:rsidRDefault="00387856" w:rsidP="00C10C82">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Resolve</w:t>
                  </w:r>
                </w:p>
              </w:txbxContent>
            </v:textbox>
            <w10:wrap anchorx="margin"/>
          </v:roundrect>
        </w:pict>
      </w:r>
      <w:r>
        <w:pict w14:anchorId="55589D48">
          <v:roundrect id="Rectangle: Rounded Corners 25" o:spid="_x0000_s1036" style="position:absolute;left:0;text-align:left;margin-left:133.15pt;margin-top:77.8pt;width:129pt;height:48.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" fillcolor="white [3201]" strokecolor="black [3200]" strokeweight="2pt">
            <v:textbox style="mso-next-textbox:#Rectangle: Rounded Corners 25">
              <w:txbxContent>
                <w:p w14:paraId="4638AFAB" w14:textId="77777777" w:rsidR="00387856" w:rsidRDefault="00387856" w:rsidP="00C10C82">
                  <w:pPr>
                    <w:spacing w:line="240" w:lineRule="auto"/>
                    <w:jc w:val="center"/>
                    <w:rPr>
                      <w:rFonts w:ascii="Times New Roman" w:hAnsi="Times New Roman" w:cs="Times New Roman"/>
                      <w:sz w:val="24"/>
                      <w:szCs w:val="24"/>
                    </w:rPr>
                  </w:pPr>
                  <w:r>
                    <w:rPr>
                      <w:rFonts w:ascii="Times New Roman" w:hAnsi="Times New Roman" w:cs="Times New Roman"/>
                      <w:sz w:val="24"/>
                      <w:szCs w:val="24"/>
                    </w:rPr>
                    <w:t>Ideate</w:t>
                  </w:r>
                </w:p>
                <w:p w14:paraId="07B81103" w14:textId="77777777" w:rsidR="00387856" w:rsidRPr="0036367B" w:rsidRDefault="00387856" w:rsidP="00C10C82">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Solution</w:t>
                  </w:r>
                </w:p>
              </w:txbxContent>
            </v:textbox>
            <w10:wrap anchorx="margin"/>
          </v:roundrect>
        </w:pict>
      </w:r>
      <w:r>
        <w:pict w14:anchorId="3ECE815D">
          <v:roundrect id="Rectangle: Rounded Corners 23" o:spid="_x0000_s1035" style="position:absolute;left:0;text-align:left;margin-left:133.15pt;margin-top:9.7pt;width:129pt;height:51.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" fillcolor="white [3201]" strokecolor="black [3200]" strokeweight="2pt">
            <v:textbox style="mso-next-textbox:#Rectangle: Rounded Corners 23">
              <w:txbxContent>
                <w:p w14:paraId="2E4C137B" w14:textId="77777777" w:rsidR="00387856" w:rsidRDefault="00387856" w:rsidP="00C10C82">
                  <w:pPr>
                    <w:spacing w:line="240" w:lineRule="auto"/>
                    <w:jc w:val="center"/>
                    <w:rPr>
                      <w:rFonts w:ascii="Times New Roman" w:hAnsi="Times New Roman" w:cs="Times New Roman"/>
                      <w:sz w:val="24"/>
                      <w:szCs w:val="24"/>
                    </w:rPr>
                  </w:pPr>
                  <w:r>
                    <w:rPr>
                      <w:rFonts w:ascii="Times New Roman" w:hAnsi="Times New Roman" w:cs="Times New Roman"/>
                      <w:sz w:val="24"/>
                      <w:szCs w:val="24"/>
                    </w:rPr>
                    <w:t>Research</w:t>
                  </w:r>
                </w:p>
                <w:p w14:paraId="3794100E" w14:textId="77777777" w:rsidR="00387856" w:rsidRPr="0036367B" w:rsidRDefault="00387856" w:rsidP="00C10C82">
                  <w:pPr>
                    <w:spacing w:line="240" w:lineRule="auto"/>
                    <w:jc w:val="center"/>
                    <w:rPr>
                      <w:rFonts w:ascii="Times New Roman" w:hAnsi="Times New Roman" w:cs="Times New Roman"/>
                      <w:i/>
                      <w:iCs/>
                      <w:sz w:val="24"/>
                      <w:szCs w:val="24"/>
                    </w:rPr>
                  </w:pPr>
                  <w:r w:rsidRPr="0036367B">
                    <w:rPr>
                      <w:rFonts w:ascii="Times New Roman" w:hAnsi="Times New Roman" w:cs="Times New Roman"/>
                      <w:i/>
                      <w:iCs/>
                      <w:sz w:val="24"/>
                      <w:szCs w:val="24"/>
                    </w:rPr>
                    <w:t>Background</w:t>
                  </w:r>
                </w:p>
              </w:txbxContent>
            </v:textbox>
            <w10:wrap anchorx="margin"/>
          </v:roundrect>
        </w:pict>
      </w:r>
    </w:p>
    <w:p w14:paraId="7CE98B53" w14:textId="405366C2" w:rsidR="00C10C82" w:rsidRDefault="003B4A4B" w:rsidP="00C10C82">
      <w:pPr>
        <w:spacing w:line="480" w:lineRule="auto"/>
        <w:jc w:val="both"/>
        <w:rPr>
          <w:rFonts w:ascii="Times New Roman" w:hAnsi="Times New Roman" w:cs="Times New Roman"/>
          <w:sz w:val="24"/>
        </w:rPr>
      </w:pPr>
      <w:r>
        <w:pict w14:anchorId="1DFE5018">
          <v:rect id="Rectangle 24" o:spid="_x0000_s1034" style="position:absolute;left:0;text-align:left;margin-left:195.85pt;margin-top:25.35pt;width:3.55pt;height:15.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" fillcolor="#4f81bd [3204]" strokecolor="#243f60 [1604]" strokeweight="2pt"/>
        </w:pict>
      </w:r>
    </w:p>
    <w:p w14:paraId="2692E2EB" w14:textId="7ABEB592" w:rsidR="00C10C82" w:rsidRDefault="00C10C82" w:rsidP="00C10C82">
      <w:pPr>
        <w:spacing w:line="480" w:lineRule="auto"/>
        <w:jc w:val="both"/>
        <w:rPr>
          <w:rFonts w:ascii="Times New Roman" w:hAnsi="Times New Roman" w:cs="Times New Roman"/>
          <w:sz w:val="24"/>
        </w:rPr>
      </w:pPr>
    </w:p>
    <w:p w14:paraId="6C181D45" w14:textId="094E16EE" w:rsidR="00C10C82" w:rsidRDefault="003B4A4B" w:rsidP="00C10C82">
      <w:pPr>
        <w:spacing w:line="480" w:lineRule="auto"/>
        <w:jc w:val="both"/>
        <w:rPr>
          <w:rFonts w:ascii="Times New Roman" w:hAnsi="Times New Roman" w:cs="Times New Roman"/>
          <w:sz w:val="24"/>
        </w:rPr>
      </w:pPr>
      <w:r>
        <w:pict w14:anchorId="217464DC">
          <v:rect id="Rectangle 27" o:spid="_x0000_s1033" style="position:absolute;left:0;text-align:left;margin-left:196.3pt;margin-top:14.5pt;width:3.55pt;height:1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" fillcolor="#4f81bd [3204]" strokecolor="#243f60 [1604]" strokeweight="2pt"/>
        </w:pict>
      </w:r>
    </w:p>
    <w:p w14:paraId="7427E057" w14:textId="32D4AEBE" w:rsidR="00C10C82" w:rsidRDefault="00C10C82" w:rsidP="00C10C82">
      <w:pPr>
        <w:spacing w:line="480" w:lineRule="auto"/>
        <w:jc w:val="both"/>
        <w:rPr>
          <w:rFonts w:ascii="Times New Roman" w:hAnsi="Times New Roman" w:cs="Times New Roman"/>
          <w:sz w:val="24"/>
        </w:rPr>
      </w:pPr>
    </w:p>
    <w:p w14:paraId="38D6689C" w14:textId="6741A903" w:rsidR="00C10C82" w:rsidRDefault="003B4A4B" w:rsidP="00C10C82">
      <w:pPr>
        <w:spacing w:line="480" w:lineRule="auto"/>
        <w:jc w:val="center"/>
        <w:rPr>
          <w:rFonts w:ascii="Times New Roman" w:hAnsi="Times New Roman" w:cs="Times New Roman"/>
          <w:sz w:val="24"/>
        </w:rPr>
      </w:pPr>
      <w:r>
        <w:pict w14:anchorId="0D2889F8">
          <v:roundrect id="Rectangle: Rounded Corners 29" o:spid="_x0000_s1032" style="position:absolute;left:0;text-align:left;margin-left:133.35pt;margin-top:23.4pt;width:129pt;height:48.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" fillcolor="white [3201]" strokecolor="black [3200]" strokeweight="2pt">
            <v:textbox style="mso-next-textbox:#Rectangle: Rounded Corners 29">
              <w:txbxContent>
                <w:p w14:paraId="2FC0975B" w14:textId="77777777" w:rsidR="00387856" w:rsidRDefault="00387856" w:rsidP="00C10C8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elect </w:t>
                  </w:r>
                </w:p>
                <w:p w14:paraId="0A7B4B77" w14:textId="77777777" w:rsidR="00387856" w:rsidRPr="0036367B" w:rsidRDefault="00387856" w:rsidP="00C10C82">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Rationate</w:t>
                  </w:r>
                </w:p>
              </w:txbxContent>
            </v:textbox>
            <w10:wrap anchorx="margin"/>
          </v:roundrect>
        </w:pict>
      </w:r>
      <w:r>
        <w:pict w14:anchorId="193888F5">
          <v:rect id="Rectangle 28" o:spid="_x0000_s1031" style="position:absolute;left:0;text-align:left;margin-left:196.65pt;margin-top:7.95pt;width:3.55pt;height:15.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" fillcolor="#4f81bd [3204]" strokecolor="#243f60 [1604]" strokeweight="2pt"/>
        </w:pict>
      </w:r>
    </w:p>
    <w:p w14:paraId="1477FE05" w14:textId="639044DD" w:rsidR="00C10C82" w:rsidRDefault="003B4A4B" w:rsidP="00C10C82">
      <w:pPr>
        <w:spacing w:line="480" w:lineRule="auto"/>
        <w:jc w:val="center"/>
        <w:rPr>
          <w:rFonts w:ascii="Times New Roman" w:hAnsi="Times New Roman" w:cs="Times New Roman"/>
          <w:sz w:val="24"/>
        </w:rPr>
      </w:pPr>
      <w:r>
        <w:pict w14:anchorId="2E3C8A3E">
          <v:rect id="Rectangle 30" o:spid="_x0000_s1030" style="position:absolute;left:0;text-align:left;margin-left:196.15pt;margin-top:34.25pt;width:3.55pt;height:15.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" fillcolor="#4f81bd [3204]" strokecolor="#243f60 [1604]" strokeweight="2pt"/>
        </w:pict>
      </w:r>
    </w:p>
    <w:p w14:paraId="5A58B505" w14:textId="5BD2761F" w:rsidR="00C10C82" w:rsidRDefault="003B4A4B" w:rsidP="00C10C82">
      <w:pPr>
        <w:spacing w:line="480" w:lineRule="auto"/>
        <w:jc w:val="center"/>
        <w:rPr>
          <w:rFonts w:ascii="Times New Roman" w:hAnsi="Times New Roman" w:cs="Times New Roman"/>
          <w:sz w:val="24"/>
        </w:rPr>
      </w:pPr>
      <w:r>
        <w:pict w14:anchorId="71FB96BB">
          <v:roundrect id="Rectangle: Rounded Corners 31" o:spid="_x0000_s1029" style="position:absolute;left:0;text-align:left;margin-left:133.15pt;margin-top:12.5pt;width:129pt;height:5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" fillcolor="white [3201]" strokecolor="black [3200]" strokeweight="2pt">
            <v:textbox style="mso-next-textbox:#Rectangle: Rounded Corners 31">
              <w:txbxContent>
                <w:p w14:paraId="370AD0B3" w14:textId="77777777" w:rsidR="00387856" w:rsidRDefault="00387856" w:rsidP="00C10C82">
                  <w:pPr>
                    <w:spacing w:line="240" w:lineRule="auto"/>
                    <w:jc w:val="center"/>
                    <w:rPr>
                      <w:rFonts w:ascii="Times New Roman" w:hAnsi="Times New Roman" w:cs="Times New Roman"/>
                      <w:sz w:val="24"/>
                      <w:szCs w:val="24"/>
                    </w:rPr>
                  </w:pPr>
                  <w:r>
                    <w:rPr>
                      <w:rFonts w:ascii="Times New Roman" w:hAnsi="Times New Roman" w:cs="Times New Roman"/>
                      <w:sz w:val="24"/>
                      <w:szCs w:val="24"/>
                    </w:rPr>
                    <w:t>Implement</w:t>
                  </w:r>
                </w:p>
                <w:p w14:paraId="34F52CE8" w14:textId="77777777" w:rsidR="00387856" w:rsidRPr="0036367B" w:rsidRDefault="00387856" w:rsidP="00C10C82">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Delivery</w:t>
                  </w:r>
                </w:p>
              </w:txbxContent>
            </v:textbox>
            <w10:wrap anchorx="margin"/>
          </v:roundrect>
        </w:pict>
      </w:r>
    </w:p>
    <w:p w14:paraId="18256B4B" w14:textId="7EDDB149" w:rsidR="00C10C82" w:rsidRDefault="003B4A4B" w:rsidP="00C10C82">
      <w:pPr>
        <w:spacing w:line="480" w:lineRule="auto"/>
        <w:jc w:val="center"/>
        <w:rPr>
          <w:rFonts w:ascii="Times New Roman" w:hAnsi="Times New Roman" w:cs="Times New Roman"/>
          <w:sz w:val="24"/>
        </w:rPr>
      </w:pPr>
      <w:r>
        <w:pict w14:anchorId="10B15A31">
          <v:rect id="Rectangle 32" o:spid="_x0000_s1028" style="position:absolute;left:0;text-align:left;margin-left:196.95pt;margin-top:27.9pt;width:3.55pt;height:15.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" fillcolor="#4f81bd [3204]" strokecolor="#243f60 [1604]" strokeweight="2pt"/>
        </w:pict>
      </w:r>
    </w:p>
    <w:p w14:paraId="6E91D3FD" w14:textId="766C77A7" w:rsidR="00C10C82" w:rsidRDefault="003B4A4B" w:rsidP="00C10C82">
      <w:pPr>
        <w:spacing w:line="480" w:lineRule="auto"/>
        <w:jc w:val="center"/>
        <w:rPr>
          <w:rFonts w:ascii="Times New Roman" w:hAnsi="Times New Roman" w:cs="Times New Roman"/>
          <w:sz w:val="24"/>
        </w:rPr>
      </w:pPr>
      <w:r>
        <w:pict w14:anchorId="2CB40A7B">
          <v:roundrect id="Rectangle: Rounded Corners 33" o:spid="_x0000_s1027" style="position:absolute;left:0;text-align:left;margin-left:133.15pt;margin-top:5.05pt;width:129pt;height:5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" fillcolor="white [3201]" strokecolor="black [3200]" strokeweight="2pt">
            <v:textbox style="mso-next-textbox:#Rectangle: Rounded Corners 33">
              <w:txbxContent>
                <w:p w14:paraId="3CC89DDE" w14:textId="77777777" w:rsidR="00387856" w:rsidRDefault="00387856" w:rsidP="00C10C82">
                  <w:pPr>
                    <w:spacing w:line="240" w:lineRule="auto"/>
                    <w:jc w:val="center"/>
                    <w:rPr>
                      <w:rFonts w:ascii="Times New Roman" w:hAnsi="Times New Roman" w:cs="Times New Roman"/>
                      <w:sz w:val="24"/>
                      <w:szCs w:val="24"/>
                    </w:rPr>
                  </w:pPr>
                  <w:r>
                    <w:rPr>
                      <w:rFonts w:ascii="Times New Roman" w:hAnsi="Times New Roman" w:cs="Times New Roman"/>
                      <w:sz w:val="24"/>
                      <w:szCs w:val="24"/>
                    </w:rPr>
                    <w:t>Learn</w:t>
                  </w:r>
                </w:p>
                <w:p w14:paraId="775D2277" w14:textId="77777777" w:rsidR="00387856" w:rsidRPr="0036367B" w:rsidRDefault="00387856" w:rsidP="00C10C82">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Feedback</w:t>
                  </w:r>
                </w:p>
              </w:txbxContent>
            </v:textbox>
            <w10:wrap anchorx="margin"/>
          </v:roundrect>
        </w:pict>
      </w:r>
    </w:p>
    <w:p w14:paraId="6D2D8B31" w14:textId="3A37411F" w:rsidR="00FF53CB" w:rsidRPr="00E81024" w:rsidRDefault="003B4A4B" w:rsidP="005E1141">
      <w:pPr>
        <w:pStyle w:val="Caption"/>
        <w:jc w:val="center"/>
        <w:rPr>
          <w:rFonts w:ascii="Times New Roman" w:hAnsi="Times New Roman"/>
          <w:b w:val="0"/>
          <w:color w:val="auto"/>
          <w:sz w:val="20"/>
          <w:szCs w:val="20"/>
          <w:lang w:val="id-ID"/>
        </w:rPr>
      </w:pPr>
      <w:r>
        <w:pict w14:anchorId="38B9A6D6">
          <v:shapetype id="_x0000_t202" coordsize="21600,21600" o:spt="202" path="m,l,21600r21600,l21600,xe">
            <v:stroke joinstyle="miter"/>
            <v:path gradientshapeok="t" o:connecttype="rect"/>
          </v:shapetype>
          <v:shape id="_x0000_s1092" type="#_x0000_t202" style="position:absolute;left:0;text-align:left;margin-left:52.15pt;margin-top:34.95pt;width:291.75pt;height:33pt;z-index:251699200;mso-position-horizontal-relative:text;mso-position-vertical-relative:text" stroked="f">
            <v:textbox style="mso-next-textbox:#_x0000_s1092;mso-fit-shape-to-text:t" inset="0,0,0,0">
              <w:txbxContent>
                <w:p w14:paraId="45422606" w14:textId="59D06702" w:rsidR="00E81024" w:rsidRPr="00E81024" w:rsidRDefault="00E81024" w:rsidP="00E81024">
                  <w:pPr>
                    <w:pStyle w:val="Caption"/>
                    <w:jc w:val="center"/>
                    <w:rPr>
                      <w:rFonts w:ascii="Times New Roman" w:eastAsiaTheme="minorHAnsi" w:hAnsi="Times New Roman"/>
                      <w:b w:val="0"/>
                      <w:bCs w:val="0"/>
                      <w:color w:val="000000" w:themeColor="text1"/>
                      <w:sz w:val="20"/>
                      <w:szCs w:val="20"/>
                    </w:rPr>
                  </w:pPr>
                  <w:bookmarkStart w:id="2" w:name="_Toc87425139"/>
                  <w:r w:rsidRPr="00E81024">
                    <w:rPr>
                      <w:rFonts w:ascii="Times New Roman" w:hAnsi="Times New Roman"/>
                      <w:color w:val="000000" w:themeColor="text1"/>
                      <w:sz w:val="20"/>
                      <w:szCs w:val="20"/>
                    </w:rPr>
                    <w:t>Gambar 3.</w:t>
                  </w:r>
                  <w:r w:rsidRPr="00E81024">
                    <w:rPr>
                      <w:rFonts w:ascii="Times New Roman" w:hAnsi="Times New Roman"/>
                      <w:color w:val="000000" w:themeColor="text1"/>
                      <w:sz w:val="20"/>
                      <w:szCs w:val="20"/>
                    </w:rPr>
                    <w:fldChar w:fldCharType="begin"/>
                  </w:r>
                  <w:r w:rsidRPr="00E81024">
                    <w:rPr>
                      <w:rFonts w:ascii="Times New Roman" w:hAnsi="Times New Roman"/>
                      <w:color w:val="000000" w:themeColor="text1"/>
                      <w:sz w:val="20"/>
                      <w:szCs w:val="20"/>
                    </w:rPr>
                    <w:instrText xml:space="preserve"> SEQ Gambar_3. \* ARABIC </w:instrText>
                  </w:r>
                  <w:r w:rsidRPr="00E81024">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1</w:t>
                  </w:r>
                  <w:r w:rsidRPr="00E81024">
                    <w:rPr>
                      <w:rFonts w:ascii="Times New Roman" w:hAnsi="Times New Roman"/>
                      <w:color w:val="000000" w:themeColor="text1"/>
                      <w:sz w:val="20"/>
                      <w:szCs w:val="20"/>
                    </w:rPr>
                    <w:fldChar w:fldCharType="end"/>
                  </w:r>
                  <w:r w:rsidRPr="00E81024">
                    <w:rPr>
                      <w:rFonts w:ascii="Times New Roman" w:hAnsi="Times New Roman"/>
                      <w:b w:val="0"/>
                      <w:bCs w:val="0"/>
                      <w:color w:val="000000" w:themeColor="text1"/>
                      <w:sz w:val="20"/>
                      <w:szCs w:val="20"/>
                      <w:lang w:val="id-ID"/>
                    </w:rPr>
                    <w:t xml:space="preserve"> Skema </w:t>
                  </w:r>
                  <w:r w:rsidRPr="00E81024">
                    <w:rPr>
                      <w:rFonts w:ascii="Times New Roman" w:hAnsi="Times New Roman"/>
                      <w:b w:val="0"/>
                      <w:bCs w:val="0"/>
                      <w:i/>
                      <w:iCs/>
                      <w:color w:val="000000" w:themeColor="text1"/>
                      <w:sz w:val="20"/>
                      <w:szCs w:val="20"/>
                      <w:lang w:val="id-ID"/>
                    </w:rPr>
                    <w:t xml:space="preserve">Design Thinking Basic Design 08 Design Thinking </w:t>
                  </w:r>
                  <w:r w:rsidRPr="00E81024">
                    <w:rPr>
                      <w:rFonts w:ascii="Times New Roman" w:hAnsi="Times New Roman"/>
                      <w:b w:val="0"/>
                      <w:bCs w:val="0"/>
                      <w:color w:val="000000" w:themeColor="text1"/>
                      <w:sz w:val="20"/>
                      <w:szCs w:val="20"/>
                      <w:lang w:val="en-US"/>
                    </w:rPr>
                    <w:t xml:space="preserve"> </w:t>
                  </w:r>
                  <w:r w:rsidRPr="00E81024">
                    <w:rPr>
                      <w:rFonts w:ascii="Times New Roman" w:hAnsi="Times New Roman"/>
                      <w:b w:val="0"/>
                      <w:bCs w:val="0"/>
                      <w:i/>
                      <w:iCs/>
                      <w:color w:val="000000" w:themeColor="text1"/>
                      <w:sz w:val="20"/>
                      <w:szCs w:val="20"/>
                      <w:lang w:val="id-ID"/>
                    </w:rPr>
                    <w:br/>
                  </w:r>
                  <w:r w:rsidRPr="00E81024">
                    <w:rPr>
                      <w:rFonts w:ascii="Times New Roman" w:hAnsi="Times New Roman"/>
                      <w:b w:val="0"/>
                      <w:bCs w:val="0"/>
                      <w:color w:val="000000" w:themeColor="text1"/>
                      <w:sz w:val="20"/>
                      <w:szCs w:val="20"/>
                      <w:lang w:val="id-ID"/>
                    </w:rPr>
                    <w:t xml:space="preserve">(Sumber : </w:t>
                  </w:r>
                  <w:r w:rsidRPr="00E81024">
                    <w:rPr>
                      <w:rFonts w:ascii="Times New Roman" w:hAnsi="Times New Roman"/>
                      <w:b w:val="0"/>
                      <w:bCs w:val="0"/>
                      <w:color w:val="000000" w:themeColor="text1"/>
                      <w:sz w:val="20"/>
                      <w:szCs w:val="20"/>
                      <w:lang w:val="en-US"/>
                    </w:rPr>
                    <w:fldChar w:fldCharType="begin" w:fldLock="1"/>
                  </w:r>
                  <w:r w:rsidRPr="00E81024">
                    <w:rPr>
                      <w:rFonts w:ascii="Times New Roman" w:hAnsi="Times New Roman"/>
                      <w:b w:val="0"/>
                      <w:bCs w:val="0"/>
                      <w:color w:val="000000" w:themeColor="text1"/>
                      <w:sz w:val="20"/>
                      <w:szCs w:val="20"/>
                      <w:lang w:val="en-US"/>
                    </w:rPr>
                    <w:instrText>ADDIN CSL_CITATION {"citationItems":[{"id":"ITEM-1","itemData":{"ISBN":"978-2-940411-17-7","author":[{"dropping-particle":"","family":"Ambrose","given":"Gavin","non-dropping-particle":"","parse-names":false,"suffix":""},{"dropping-particle":"","family":"Harris","given":"Paul","non-dropping-particle":"","parse-names":false,"suffix":""}],"container-title":"Design","id":"ITEM-1","issued":{"date-parts":[["2010"]]},"number-of-pages":"1-202","publisher":"CreateSpace Independent Publishing Platform.","publisher-place":"Singapore","title":"Design Thinking: Basics Desgin","type":"book"},"uris":["http://www.mendeley.com/documents/?uuid=381ca68d-75d1-421a-9df2-fcaa485da08b"]}],"mendeley":{"formattedCitation":"(Ambrose and Harris 2010)","manualFormatting":"(Ambrose &amp; Harris, 2010:12)","plainTextFormattedCitation":"(Ambrose and Harris 2010)","previouslyFormattedCitation":"(Ambrose and Harris 2010)"},"properties":{"noteIndex":0},"schema":"https://github.com/citation-style-language/schema/raw/master/csl-citation.json"}</w:instrText>
                  </w:r>
                  <w:r w:rsidRPr="00E81024">
                    <w:rPr>
                      <w:rFonts w:ascii="Times New Roman" w:hAnsi="Times New Roman"/>
                      <w:b w:val="0"/>
                      <w:bCs w:val="0"/>
                      <w:color w:val="000000" w:themeColor="text1"/>
                      <w:sz w:val="20"/>
                      <w:szCs w:val="20"/>
                      <w:lang w:val="en-US"/>
                    </w:rPr>
                    <w:fldChar w:fldCharType="separate"/>
                  </w:r>
                  <w:r w:rsidRPr="00E81024">
                    <w:rPr>
                      <w:rFonts w:ascii="Times New Roman" w:hAnsi="Times New Roman"/>
                      <w:b w:val="0"/>
                      <w:bCs w:val="0"/>
                      <w:color w:val="000000" w:themeColor="text1"/>
                      <w:sz w:val="20"/>
                      <w:szCs w:val="20"/>
                      <w:lang w:val="en-US"/>
                    </w:rPr>
                    <w:t xml:space="preserve">(Ambrose </w:t>
                  </w:r>
                  <w:r w:rsidRPr="00E81024">
                    <w:rPr>
                      <w:rFonts w:ascii="Times New Roman" w:hAnsi="Times New Roman"/>
                      <w:b w:val="0"/>
                      <w:bCs w:val="0"/>
                      <w:color w:val="000000" w:themeColor="text1"/>
                      <w:sz w:val="20"/>
                      <w:szCs w:val="20"/>
                      <w:lang w:val="id-ID"/>
                    </w:rPr>
                    <w:t>&amp;</w:t>
                  </w:r>
                  <w:r w:rsidRPr="00E81024">
                    <w:rPr>
                      <w:rFonts w:ascii="Times New Roman" w:hAnsi="Times New Roman"/>
                      <w:b w:val="0"/>
                      <w:bCs w:val="0"/>
                      <w:color w:val="000000" w:themeColor="text1"/>
                      <w:sz w:val="20"/>
                      <w:szCs w:val="20"/>
                      <w:lang w:val="en-US"/>
                    </w:rPr>
                    <w:t xml:space="preserve"> Harris</w:t>
                  </w:r>
                  <w:r w:rsidRPr="00E81024">
                    <w:rPr>
                      <w:rFonts w:ascii="Times New Roman" w:hAnsi="Times New Roman"/>
                      <w:b w:val="0"/>
                      <w:bCs w:val="0"/>
                      <w:color w:val="000000" w:themeColor="text1"/>
                      <w:sz w:val="20"/>
                      <w:szCs w:val="20"/>
                      <w:lang w:val="id-ID"/>
                    </w:rPr>
                    <w:t>,</w:t>
                  </w:r>
                  <w:r w:rsidRPr="00E81024">
                    <w:rPr>
                      <w:rFonts w:ascii="Times New Roman" w:hAnsi="Times New Roman"/>
                      <w:b w:val="0"/>
                      <w:bCs w:val="0"/>
                      <w:color w:val="000000" w:themeColor="text1"/>
                      <w:sz w:val="20"/>
                      <w:szCs w:val="20"/>
                      <w:lang w:val="en-US"/>
                    </w:rPr>
                    <w:t xml:space="preserve"> 2010</w:t>
                  </w:r>
                  <w:r w:rsidRPr="00E81024">
                    <w:rPr>
                      <w:rFonts w:ascii="Times New Roman" w:hAnsi="Times New Roman"/>
                      <w:b w:val="0"/>
                      <w:bCs w:val="0"/>
                      <w:color w:val="000000" w:themeColor="text1"/>
                      <w:sz w:val="20"/>
                      <w:szCs w:val="20"/>
                      <w:lang w:val="id-ID"/>
                    </w:rPr>
                    <w:t>:12</w:t>
                  </w:r>
                  <w:r w:rsidRPr="00E81024">
                    <w:rPr>
                      <w:rFonts w:ascii="Times New Roman" w:hAnsi="Times New Roman"/>
                      <w:b w:val="0"/>
                      <w:bCs w:val="0"/>
                      <w:color w:val="000000" w:themeColor="text1"/>
                      <w:sz w:val="20"/>
                      <w:szCs w:val="20"/>
                      <w:lang w:val="en-US"/>
                    </w:rPr>
                    <w:t>)</w:t>
                  </w:r>
                  <w:bookmarkEnd w:id="2"/>
                  <w:r w:rsidRPr="00E81024">
                    <w:rPr>
                      <w:rFonts w:ascii="Times New Roman" w:hAnsi="Times New Roman"/>
                      <w:b w:val="0"/>
                      <w:bCs w:val="0"/>
                      <w:color w:val="000000" w:themeColor="text1"/>
                      <w:sz w:val="20"/>
                      <w:szCs w:val="20"/>
                      <w:lang w:val="en-US"/>
                    </w:rPr>
                    <w:fldChar w:fldCharType="end"/>
                  </w:r>
                </w:p>
              </w:txbxContent>
            </v:textbox>
          </v:shape>
        </w:pict>
      </w:r>
      <w:r w:rsidR="00C702AA">
        <w:rPr>
          <w:rFonts w:ascii="Times New Roman" w:hAnsi="Times New Roman"/>
          <w:color w:val="auto"/>
          <w:sz w:val="20"/>
          <w:szCs w:val="20"/>
        </w:rPr>
        <w:br/>
      </w:r>
      <w:r w:rsidR="00FC779E">
        <w:rPr>
          <w:rFonts w:ascii="Times New Roman" w:hAnsi="Times New Roman"/>
          <w:color w:val="auto"/>
          <w:sz w:val="20"/>
          <w:szCs w:val="20"/>
        </w:rPr>
        <w:br/>
      </w:r>
      <w:r w:rsidR="00C702AA">
        <w:rPr>
          <w:rFonts w:ascii="Times New Roman" w:hAnsi="Times New Roman"/>
          <w:color w:val="auto"/>
          <w:sz w:val="20"/>
          <w:szCs w:val="20"/>
        </w:rPr>
        <w:br/>
      </w:r>
    </w:p>
    <w:p w14:paraId="0741D177" w14:textId="3AB5D55F" w:rsidR="00FF53CB" w:rsidRPr="009C2D93" w:rsidRDefault="00B21E2C" w:rsidP="008C6FC1">
      <w:pPr>
        <w:pStyle w:val="Heading3"/>
        <w:ind w:left="567" w:hanging="567"/>
        <w:rPr>
          <w:rFonts w:cs="Times New Roman"/>
          <w:i/>
          <w:iCs/>
          <w:lang w:val="en-US"/>
        </w:rPr>
      </w:pPr>
      <w:r w:rsidRPr="009C2D93">
        <w:rPr>
          <w:rFonts w:cs="Times New Roman"/>
          <w:i/>
          <w:iCs/>
          <w:lang w:val="id-ID"/>
        </w:rPr>
        <w:lastRenderedPageBreak/>
        <w:t>Define</w:t>
      </w:r>
    </w:p>
    <w:p w14:paraId="3AD97490" w14:textId="03D23C55" w:rsidR="00FF53CB" w:rsidRPr="00B50D77" w:rsidRDefault="00B21E2C" w:rsidP="00FF53CB">
      <w:pPr>
        <w:spacing w:line="480" w:lineRule="auto"/>
        <w:ind w:firstLine="576"/>
        <w:jc w:val="both"/>
        <w:rPr>
          <w:rFonts w:ascii="Times New Roman" w:hAnsi="Times New Roman" w:cs="Times New Roman"/>
          <w:sz w:val="24"/>
          <w:szCs w:val="24"/>
          <w:lang w:val="en-US"/>
        </w:rPr>
      </w:pPr>
      <w:r>
        <w:rPr>
          <w:rFonts w:ascii="Times New Roman" w:hAnsi="Times New Roman" w:cs="Times New Roman"/>
          <w:bCs/>
          <w:sz w:val="24"/>
          <w:szCs w:val="24"/>
        </w:rPr>
        <w:t xml:space="preserve">Pada tahap </w:t>
      </w:r>
      <w:r w:rsidRPr="00FF4FD3">
        <w:rPr>
          <w:rFonts w:ascii="Times New Roman" w:hAnsi="Times New Roman" w:cs="Times New Roman"/>
          <w:bCs/>
          <w:i/>
          <w:iCs/>
          <w:sz w:val="24"/>
          <w:szCs w:val="24"/>
        </w:rPr>
        <w:t>define</w:t>
      </w:r>
      <w:r>
        <w:rPr>
          <w:rFonts w:ascii="Times New Roman" w:hAnsi="Times New Roman" w:cs="Times New Roman"/>
          <w:bCs/>
          <w:sz w:val="24"/>
          <w:szCs w:val="24"/>
        </w:rPr>
        <w:t xml:space="preserve">, perancang melakukan analisa permasalahan. Berdasarkan latar belakang permasalahan adalah banyaknya grup atau paguyuban Jaranan Kediri yang memodifikasi jaranan ini sehingga pakem Jaranan Kediri banyak yang berubah. Kurangnya pelaku seni jaranan yang meneruskan pakem jaranan, </w:t>
      </w:r>
      <w:r w:rsidRPr="00950973">
        <w:rPr>
          <w:rFonts w:ascii="Times New Roman" w:hAnsi="Times New Roman" w:cs="Times New Roman"/>
          <w:sz w:val="24"/>
          <w:szCs w:val="24"/>
        </w:rPr>
        <w:t xml:space="preserve">maka pada generasi selanjutnya akan tidak tahu seperti apa pakem </w:t>
      </w:r>
      <w:r>
        <w:rPr>
          <w:rFonts w:ascii="Times New Roman" w:hAnsi="Times New Roman" w:cs="Times New Roman"/>
          <w:sz w:val="24"/>
          <w:szCs w:val="24"/>
        </w:rPr>
        <w:t>J</w:t>
      </w:r>
      <w:r w:rsidRPr="00950973">
        <w:rPr>
          <w:rFonts w:ascii="Times New Roman" w:hAnsi="Times New Roman" w:cs="Times New Roman"/>
          <w:sz w:val="24"/>
          <w:szCs w:val="24"/>
        </w:rPr>
        <w:t xml:space="preserve">aranan </w:t>
      </w:r>
      <w:r>
        <w:rPr>
          <w:rFonts w:ascii="Times New Roman" w:hAnsi="Times New Roman" w:cs="Times New Roman"/>
          <w:sz w:val="24"/>
          <w:szCs w:val="24"/>
        </w:rPr>
        <w:t>K</w:t>
      </w:r>
      <w:r w:rsidRPr="00950973">
        <w:rPr>
          <w:rFonts w:ascii="Times New Roman" w:hAnsi="Times New Roman" w:cs="Times New Roman"/>
          <w:sz w:val="24"/>
          <w:szCs w:val="24"/>
        </w:rPr>
        <w:t>ediri yang sesungguhnya.</w:t>
      </w:r>
      <w:r>
        <w:rPr>
          <w:rFonts w:ascii="Times New Roman" w:hAnsi="Times New Roman" w:cs="Times New Roman"/>
          <w:sz w:val="24"/>
          <w:szCs w:val="24"/>
        </w:rPr>
        <w:t xml:space="preserve"> Ber</w:t>
      </w:r>
      <w:r w:rsidR="00BD736E">
        <w:rPr>
          <w:rFonts w:ascii="Times New Roman" w:hAnsi="Times New Roman" w:cs="Times New Roman"/>
          <w:sz w:val="24"/>
          <w:szCs w:val="24"/>
          <w:lang w:val="id-ID"/>
        </w:rPr>
        <w:t>landaskan</w:t>
      </w:r>
      <w:r>
        <w:rPr>
          <w:rFonts w:ascii="Times New Roman" w:hAnsi="Times New Roman" w:cs="Times New Roman"/>
          <w:sz w:val="24"/>
          <w:szCs w:val="24"/>
        </w:rPr>
        <w:t xml:space="preserve"> latar belakang tersebut</w:t>
      </w:r>
      <w:r w:rsidR="00446662">
        <w:rPr>
          <w:rFonts w:ascii="Times New Roman" w:hAnsi="Times New Roman" w:cs="Times New Roman"/>
          <w:sz w:val="24"/>
          <w:szCs w:val="24"/>
          <w:lang w:val="id-ID"/>
        </w:rPr>
        <w:t>,</w:t>
      </w:r>
      <w:r>
        <w:rPr>
          <w:rFonts w:ascii="Times New Roman" w:hAnsi="Times New Roman" w:cs="Times New Roman"/>
          <w:sz w:val="24"/>
          <w:szCs w:val="24"/>
        </w:rPr>
        <w:t xml:space="preserve"> rumusan masalahnya adalah dibutuhkannya media untuk menyampaikan atau</w:t>
      </w:r>
      <w:r w:rsidRPr="00A677B3">
        <w:rPr>
          <w:rFonts w:ascii="Times New Roman" w:hAnsi="Times New Roman" w:cs="Times New Roman"/>
          <w:sz w:val="24"/>
          <w:szCs w:val="24"/>
        </w:rPr>
        <w:t xml:space="preserve"> memberitahukan kepada masyarakat mengenai kesenian Jaranan Kediri</w:t>
      </w:r>
      <w:r>
        <w:rPr>
          <w:rFonts w:ascii="Times New Roman" w:hAnsi="Times New Roman" w:cs="Times New Roman"/>
          <w:sz w:val="24"/>
          <w:szCs w:val="24"/>
        </w:rPr>
        <w:t xml:space="preserve"> sehingga diharapkan masyarakat ikut serta melestarikan budaya kesenian Jaranan Kediri.</w:t>
      </w:r>
    </w:p>
    <w:p w14:paraId="43599B11" w14:textId="4FAF678A" w:rsidR="00FF53CB" w:rsidRPr="009C2D93" w:rsidRDefault="00B21E2C" w:rsidP="008C6FC1">
      <w:pPr>
        <w:pStyle w:val="Heading3"/>
        <w:ind w:left="567" w:hanging="567"/>
        <w:rPr>
          <w:rFonts w:cs="Times New Roman"/>
          <w:i/>
          <w:iCs/>
          <w:lang w:val="en-US"/>
        </w:rPr>
      </w:pPr>
      <w:r w:rsidRPr="009C2D93">
        <w:rPr>
          <w:rFonts w:cs="Times New Roman"/>
          <w:i/>
          <w:iCs/>
          <w:lang w:val="id-ID"/>
        </w:rPr>
        <w:t>Research</w:t>
      </w:r>
    </w:p>
    <w:p w14:paraId="4A54C9D3" w14:textId="14347738" w:rsidR="00B21E2C" w:rsidRDefault="00B21E2C" w:rsidP="00B21E2C">
      <w:pPr>
        <w:pStyle w:val="ListParagraph"/>
        <w:spacing w:line="480" w:lineRule="auto"/>
        <w:ind w:left="0" w:firstLine="578"/>
        <w:jc w:val="both"/>
        <w:rPr>
          <w:rFonts w:ascii="Times New Roman" w:hAnsi="Times New Roman" w:cs="Times New Roman"/>
          <w:bCs/>
          <w:sz w:val="24"/>
          <w:szCs w:val="24"/>
        </w:rPr>
      </w:pPr>
      <w:r>
        <w:rPr>
          <w:rFonts w:ascii="Times New Roman" w:hAnsi="Times New Roman" w:cs="Times New Roman"/>
          <w:bCs/>
          <w:sz w:val="24"/>
          <w:szCs w:val="24"/>
        </w:rPr>
        <w:t xml:space="preserve">Pada tahap research, perancang </w:t>
      </w:r>
      <w:r w:rsidR="00BF376C">
        <w:rPr>
          <w:rFonts w:ascii="Times New Roman" w:hAnsi="Times New Roman" w:cs="Times New Roman"/>
          <w:bCs/>
          <w:sz w:val="24"/>
          <w:szCs w:val="24"/>
          <w:lang w:val="id-ID"/>
        </w:rPr>
        <w:t>melaksa</w:t>
      </w:r>
      <w:r w:rsidR="00FE62B6">
        <w:rPr>
          <w:rFonts w:ascii="Times New Roman" w:hAnsi="Times New Roman" w:cs="Times New Roman"/>
          <w:bCs/>
          <w:sz w:val="24"/>
          <w:szCs w:val="24"/>
          <w:lang w:val="id-ID"/>
        </w:rPr>
        <w:t>nakan</w:t>
      </w:r>
      <w:r>
        <w:rPr>
          <w:rFonts w:ascii="Times New Roman" w:hAnsi="Times New Roman" w:cs="Times New Roman"/>
          <w:bCs/>
          <w:sz w:val="24"/>
          <w:szCs w:val="24"/>
        </w:rPr>
        <w:t xml:space="preserve"> pengumpulan data dan analisis data. Pada perancangan ini, </w:t>
      </w:r>
      <w:r w:rsidR="00BF053B">
        <w:rPr>
          <w:rFonts w:ascii="Times New Roman" w:hAnsi="Times New Roman" w:cs="Times New Roman"/>
          <w:bCs/>
          <w:sz w:val="24"/>
          <w:szCs w:val="24"/>
          <w:lang w:val="id-ID"/>
        </w:rPr>
        <w:t>pendekatan yang dipakai</w:t>
      </w:r>
      <w:r>
        <w:rPr>
          <w:rFonts w:ascii="Times New Roman" w:hAnsi="Times New Roman" w:cs="Times New Roman"/>
          <w:bCs/>
          <w:sz w:val="24"/>
          <w:szCs w:val="24"/>
        </w:rPr>
        <w:t xml:space="preserve"> adalah metode kualitatif </w:t>
      </w:r>
      <w:r w:rsidRPr="003D7796">
        <w:rPr>
          <w:rFonts w:ascii="Times New Roman" w:hAnsi="Times New Roman" w:cs="Times New Roman"/>
          <w:bCs/>
          <w:sz w:val="24"/>
          <w:szCs w:val="24"/>
        </w:rPr>
        <w:t xml:space="preserve">karena </w:t>
      </w:r>
      <w:r>
        <w:rPr>
          <w:rFonts w:ascii="Times New Roman" w:hAnsi="Times New Roman" w:cs="Times New Roman"/>
          <w:bCs/>
          <w:sz w:val="24"/>
          <w:szCs w:val="24"/>
        </w:rPr>
        <w:t>perancangan</w:t>
      </w:r>
      <w:r w:rsidRPr="003D7796">
        <w:rPr>
          <w:rFonts w:ascii="Times New Roman" w:hAnsi="Times New Roman" w:cs="Times New Roman"/>
          <w:bCs/>
          <w:sz w:val="24"/>
          <w:szCs w:val="24"/>
        </w:rPr>
        <w:t xml:space="preserve"> dilakukan dilapangan untuk mengumpulkan data</w:t>
      </w:r>
      <w:r>
        <w:rPr>
          <w:rFonts w:ascii="Times New Roman" w:hAnsi="Times New Roman" w:cs="Times New Roman"/>
          <w:bCs/>
          <w:sz w:val="24"/>
          <w:szCs w:val="24"/>
        </w:rPr>
        <w:t>. Pengumpulan data yang dil</w:t>
      </w:r>
      <w:r w:rsidR="001768AF">
        <w:rPr>
          <w:rFonts w:ascii="Times New Roman" w:hAnsi="Times New Roman" w:cs="Times New Roman"/>
          <w:bCs/>
          <w:sz w:val="24"/>
          <w:szCs w:val="24"/>
          <w:lang w:val="id-ID"/>
        </w:rPr>
        <w:t>aksanakan</w:t>
      </w:r>
      <w:r>
        <w:rPr>
          <w:rFonts w:ascii="Times New Roman" w:hAnsi="Times New Roman" w:cs="Times New Roman"/>
          <w:bCs/>
          <w:sz w:val="24"/>
          <w:szCs w:val="24"/>
        </w:rPr>
        <w:t xml:space="preserve"> perancang meliputi observasi langsung, wawancara dan studi pustaka.</w:t>
      </w:r>
    </w:p>
    <w:p w14:paraId="31CF8B34" w14:textId="5813057F" w:rsidR="00B21E2C" w:rsidRDefault="00B21E2C" w:rsidP="00B21E2C">
      <w:pPr>
        <w:pStyle w:val="ListParagraph"/>
        <w:spacing w:line="480" w:lineRule="auto"/>
        <w:ind w:left="0" w:firstLine="578"/>
        <w:jc w:val="both"/>
        <w:rPr>
          <w:rFonts w:ascii="Times New Roman" w:hAnsi="Times New Roman" w:cs="Times New Roman"/>
          <w:sz w:val="24"/>
          <w:szCs w:val="24"/>
        </w:rPr>
      </w:pPr>
      <w:r>
        <w:rPr>
          <w:rFonts w:ascii="Times New Roman" w:hAnsi="Times New Roman" w:cs="Times New Roman"/>
          <w:bCs/>
          <w:sz w:val="24"/>
          <w:szCs w:val="24"/>
        </w:rPr>
        <w:t xml:space="preserve">Observasi digunakan dalam perancangan ini adalah observasi non partisipan </w:t>
      </w:r>
      <w:r w:rsidR="00107122">
        <w:rPr>
          <w:rFonts w:ascii="Times New Roman" w:hAnsi="Times New Roman" w:cs="Times New Roman"/>
          <w:bCs/>
          <w:sz w:val="24"/>
          <w:szCs w:val="24"/>
          <w:lang w:val="id-ID"/>
        </w:rPr>
        <w:t>yang berupa</w:t>
      </w:r>
      <w:r>
        <w:rPr>
          <w:rFonts w:ascii="Times New Roman" w:hAnsi="Times New Roman" w:cs="Times New Roman"/>
          <w:bCs/>
          <w:sz w:val="24"/>
          <w:szCs w:val="24"/>
        </w:rPr>
        <w:t xml:space="preserve"> </w:t>
      </w:r>
      <w:r w:rsidR="00AF70EE">
        <w:rPr>
          <w:rFonts w:ascii="Times New Roman" w:hAnsi="Times New Roman" w:cs="Times New Roman"/>
          <w:bCs/>
          <w:sz w:val="24"/>
          <w:szCs w:val="24"/>
          <w:lang w:val="id-ID"/>
        </w:rPr>
        <w:t>memperhatikan</w:t>
      </w:r>
      <w:r>
        <w:rPr>
          <w:rFonts w:ascii="Times New Roman" w:hAnsi="Times New Roman" w:cs="Times New Roman"/>
          <w:bCs/>
          <w:sz w:val="24"/>
          <w:szCs w:val="24"/>
        </w:rPr>
        <w:t xml:space="preserve"> </w:t>
      </w:r>
      <w:r w:rsidR="00107122">
        <w:rPr>
          <w:rFonts w:ascii="Times New Roman" w:hAnsi="Times New Roman" w:cs="Times New Roman"/>
          <w:bCs/>
          <w:sz w:val="24"/>
          <w:szCs w:val="24"/>
          <w:lang w:val="id-ID"/>
        </w:rPr>
        <w:t>narasumber</w:t>
      </w:r>
      <w:r>
        <w:rPr>
          <w:rFonts w:ascii="Times New Roman" w:hAnsi="Times New Roman" w:cs="Times New Roman"/>
          <w:bCs/>
          <w:sz w:val="24"/>
          <w:szCs w:val="24"/>
        </w:rPr>
        <w:t xml:space="preserve"> tetapi tidak ikut berpartisipasi dalam kegiatan ob</w:t>
      </w:r>
      <w:r w:rsidR="00171003">
        <w:rPr>
          <w:rFonts w:ascii="Times New Roman" w:hAnsi="Times New Roman" w:cs="Times New Roman"/>
          <w:bCs/>
          <w:sz w:val="24"/>
          <w:szCs w:val="24"/>
          <w:lang w:val="id-ID"/>
        </w:rPr>
        <w:t>jek</w:t>
      </w:r>
      <w:r>
        <w:rPr>
          <w:rFonts w:ascii="Times New Roman" w:hAnsi="Times New Roman" w:cs="Times New Roman"/>
          <w:bCs/>
          <w:sz w:val="24"/>
          <w:szCs w:val="24"/>
        </w:rPr>
        <w:t xml:space="preserve">. Observasi perancangan ini dilakukan di Dinas </w:t>
      </w:r>
      <w:r>
        <w:rPr>
          <w:rFonts w:ascii="Times New Roman" w:hAnsi="Times New Roman" w:cs="Times New Roman"/>
          <w:sz w:val="24"/>
          <w:szCs w:val="24"/>
        </w:rPr>
        <w:t>Kebudayaan Pariwisata Kepemudaan dan Olahraga Kota Kediri.</w:t>
      </w:r>
    </w:p>
    <w:p w14:paraId="021C24C8" w14:textId="0FA56D91" w:rsidR="00B21E2C" w:rsidRDefault="00B21E2C" w:rsidP="00B21E2C">
      <w:pPr>
        <w:pStyle w:val="ListParagraph"/>
        <w:spacing w:line="480" w:lineRule="auto"/>
        <w:ind w:left="0" w:firstLine="578"/>
        <w:jc w:val="both"/>
        <w:rPr>
          <w:rFonts w:ascii="Times New Roman" w:hAnsi="Times New Roman" w:cs="Times New Roman"/>
          <w:sz w:val="24"/>
          <w:szCs w:val="24"/>
        </w:rPr>
      </w:pPr>
      <w:r>
        <w:rPr>
          <w:rFonts w:ascii="Times New Roman" w:hAnsi="Times New Roman" w:cs="Times New Roman"/>
          <w:sz w:val="24"/>
          <w:szCs w:val="24"/>
        </w:rPr>
        <w:t xml:space="preserve">Wawancara dalam </w:t>
      </w:r>
      <w:r w:rsidR="00AB0E12">
        <w:rPr>
          <w:rFonts w:ascii="Times New Roman" w:hAnsi="Times New Roman" w:cs="Times New Roman"/>
          <w:sz w:val="24"/>
          <w:szCs w:val="24"/>
          <w:lang w:val="id-ID"/>
        </w:rPr>
        <w:t xml:space="preserve">perancangan ini </w:t>
      </w:r>
      <w:r>
        <w:rPr>
          <w:rFonts w:ascii="Times New Roman" w:hAnsi="Times New Roman" w:cs="Times New Roman"/>
          <w:sz w:val="24"/>
          <w:szCs w:val="24"/>
        </w:rPr>
        <w:t xml:space="preserve">untuk mengumpulkan informasi dan data. Wawancara akan dilakukan pada salah satu Ketua Grup Jaranan, Dinas Kebudayaan Kota Kediri, pemain Jaranan serta masyarakat Kota Kediri terkait </w:t>
      </w:r>
      <w:r>
        <w:rPr>
          <w:rFonts w:ascii="Times New Roman" w:hAnsi="Times New Roman" w:cs="Times New Roman"/>
          <w:sz w:val="24"/>
          <w:szCs w:val="24"/>
        </w:rPr>
        <w:lastRenderedPageBreak/>
        <w:t>sejarah jaranan, perkembangan jaranan, dan informasi penting lainnya yang berkaitan dengan Jaranan Kediri.</w:t>
      </w:r>
    </w:p>
    <w:p w14:paraId="651DDB73" w14:textId="4BC22D1F" w:rsidR="00FF53CB" w:rsidRPr="009C2D93" w:rsidRDefault="00B21E2C" w:rsidP="009C2D93">
      <w:pPr>
        <w:pStyle w:val="ListParagraph"/>
        <w:spacing w:line="480" w:lineRule="auto"/>
        <w:ind w:left="0" w:firstLine="578"/>
        <w:jc w:val="both"/>
        <w:rPr>
          <w:rFonts w:ascii="Times New Roman" w:hAnsi="Times New Roman" w:cs="Times New Roman"/>
          <w:sz w:val="24"/>
          <w:szCs w:val="24"/>
          <w:lang w:val="id-ID"/>
        </w:rPr>
      </w:pPr>
      <w:r>
        <w:rPr>
          <w:rFonts w:ascii="Times New Roman" w:hAnsi="Times New Roman" w:cs="Times New Roman"/>
          <w:sz w:val="24"/>
          <w:szCs w:val="24"/>
        </w:rPr>
        <w:t xml:space="preserve">Studi Pustaka digunakan untuk sumber data sekunder. Sumber data sekunder </w:t>
      </w:r>
      <w:r w:rsidR="00771859">
        <w:rPr>
          <w:rFonts w:ascii="Times New Roman" w:hAnsi="Times New Roman" w:cs="Times New Roman"/>
          <w:sz w:val="24"/>
          <w:szCs w:val="24"/>
          <w:lang w:val="id-ID"/>
        </w:rPr>
        <w:t>merupakan</w:t>
      </w:r>
      <w:r>
        <w:rPr>
          <w:rFonts w:ascii="Times New Roman" w:hAnsi="Times New Roman" w:cs="Times New Roman"/>
          <w:sz w:val="24"/>
          <w:szCs w:val="24"/>
        </w:rPr>
        <w:t xml:space="preserve"> </w:t>
      </w:r>
      <w:r w:rsidR="00771859">
        <w:rPr>
          <w:rFonts w:ascii="Times New Roman" w:hAnsi="Times New Roman" w:cs="Times New Roman"/>
          <w:sz w:val="24"/>
          <w:szCs w:val="24"/>
          <w:lang w:val="id-ID"/>
        </w:rPr>
        <w:t>informasi</w:t>
      </w:r>
      <w:r>
        <w:rPr>
          <w:rFonts w:ascii="Times New Roman" w:hAnsi="Times New Roman" w:cs="Times New Roman"/>
          <w:sz w:val="24"/>
          <w:szCs w:val="24"/>
        </w:rPr>
        <w:t xml:space="preserve"> yang di</w:t>
      </w:r>
      <w:r w:rsidR="00771859">
        <w:rPr>
          <w:rFonts w:ascii="Times New Roman" w:hAnsi="Times New Roman" w:cs="Times New Roman"/>
          <w:sz w:val="24"/>
          <w:szCs w:val="24"/>
          <w:lang w:val="id-ID"/>
        </w:rPr>
        <w:t>dapat</w:t>
      </w:r>
      <w:r>
        <w:rPr>
          <w:rFonts w:ascii="Times New Roman" w:hAnsi="Times New Roman" w:cs="Times New Roman"/>
          <w:sz w:val="24"/>
          <w:szCs w:val="24"/>
        </w:rPr>
        <w:t xml:space="preserve"> pe</w:t>
      </w:r>
      <w:r w:rsidR="00771859">
        <w:rPr>
          <w:rFonts w:ascii="Times New Roman" w:hAnsi="Times New Roman" w:cs="Times New Roman"/>
          <w:sz w:val="24"/>
          <w:szCs w:val="24"/>
          <w:lang w:val="id-ID"/>
        </w:rPr>
        <w:t>rancang</w:t>
      </w:r>
      <w:r>
        <w:rPr>
          <w:rFonts w:ascii="Times New Roman" w:hAnsi="Times New Roman" w:cs="Times New Roman"/>
          <w:sz w:val="24"/>
          <w:szCs w:val="24"/>
        </w:rPr>
        <w:t xml:space="preserve"> </w:t>
      </w:r>
      <w:r w:rsidR="00771859">
        <w:rPr>
          <w:rFonts w:ascii="Times New Roman" w:hAnsi="Times New Roman" w:cs="Times New Roman"/>
          <w:sz w:val="24"/>
          <w:szCs w:val="24"/>
          <w:lang w:val="id-ID"/>
        </w:rPr>
        <w:t>dari</w:t>
      </w:r>
      <w:r>
        <w:rPr>
          <w:rFonts w:ascii="Times New Roman" w:hAnsi="Times New Roman" w:cs="Times New Roman"/>
          <w:sz w:val="24"/>
          <w:szCs w:val="24"/>
        </w:rPr>
        <w:t xml:space="preserve"> studi kepustakaan seperti media cetak, jurnal lmiah, media online yang relevan dengan perancangan ini.</w:t>
      </w:r>
      <w:r>
        <w:rPr>
          <w:rFonts w:ascii="Times New Roman" w:hAnsi="Times New Roman" w:cs="Times New Roman"/>
          <w:bCs/>
          <w:sz w:val="24"/>
          <w:szCs w:val="24"/>
        </w:rPr>
        <w:t xml:space="preserve"> </w:t>
      </w:r>
      <w:r w:rsidR="009C2D93">
        <w:rPr>
          <w:rFonts w:ascii="Times New Roman" w:hAnsi="Times New Roman" w:cs="Times New Roman"/>
          <w:bCs/>
          <w:sz w:val="24"/>
          <w:szCs w:val="24"/>
          <w:lang w:val="id-ID"/>
        </w:rPr>
        <w:t>D</w:t>
      </w:r>
      <w:r>
        <w:rPr>
          <w:rFonts w:ascii="Times New Roman" w:hAnsi="Times New Roman" w:cs="Times New Roman"/>
          <w:bCs/>
          <w:sz w:val="24"/>
          <w:szCs w:val="24"/>
        </w:rPr>
        <w:t xml:space="preserve">ata diolah dan di analisis untuk </w:t>
      </w:r>
      <w:r w:rsidRPr="00453E60">
        <w:rPr>
          <w:rFonts w:ascii="Times New Roman" w:hAnsi="Times New Roman" w:cs="Times New Roman"/>
          <w:bCs/>
          <w:sz w:val="24"/>
          <w:szCs w:val="24"/>
        </w:rPr>
        <w:t>dijadikan acuan untuk m</w:t>
      </w:r>
      <w:r>
        <w:rPr>
          <w:rFonts w:ascii="Times New Roman" w:hAnsi="Times New Roman" w:cs="Times New Roman"/>
          <w:bCs/>
          <w:sz w:val="24"/>
          <w:szCs w:val="24"/>
        </w:rPr>
        <w:t>enentukan masalah yang akan di identifikasi</w:t>
      </w:r>
      <w:r w:rsidRPr="00453E60">
        <w:rPr>
          <w:rFonts w:ascii="Times New Roman" w:hAnsi="Times New Roman" w:cs="Times New Roman"/>
          <w:bCs/>
          <w:sz w:val="24"/>
          <w:szCs w:val="24"/>
        </w:rPr>
        <w:t>.</w:t>
      </w:r>
      <w:r>
        <w:rPr>
          <w:rFonts w:ascii="Times New Roman" w:hAnsi="Times New Roman" w:cs="Times New Roman"/>
          <w:bCs/>
          <w:sz w:val="24"/>
          <w:szCs w:val="24"/>
        </w:rPr>
        <w:t xml:space="preserve"> Analisis perancangan ini menggunakan metode </w:t>
      </w:r>
      <w:r w:rsidRPr="0093394A">
        <w:rPr>
          <w:rFonts w:ascii="Times New Roman" w:hAnsi="Times New Roman" w:cs="Times New Roman"/>
          <w:bCs/>
          <w:sz w:val="24"/>
          <w:szCs w:val="24"/>
        </w:rPr>
        <w:t>5W+1H.</w:t>
      </w:r>
      <w:r w:rsidR="009C2D93">
        <w:rPr>
          <w:rFonts w:ascii="Times New Roman" w:hAnsi="Times New Roman" w:cs="Times New Roman"/>
          <w:bCs/>
          <w:sz w:val="24"/>
          <w:szCs w:val="24"/>
          <w:lang w:val="id-ID"/>
        </w:rPr>
        <w:t xml:space="preserve"> Apa</w:t>
      </w:r>
    </w:p>
    <w:p w14:paraId="4578B374" w14:textId="77777777" w:rsidR="00FF53CB" w:rsidRPr="009C2D93" w:rsidRDefault="00FF53CB" w:rsidP="008C6FC1">
      <w:pPr>
        <w:pStyle w:val="Heading3"/>
        <w:ind w:left="567" w:hanging="567"/>
        <w:rPr>
          <w:rFonts w:cs="Times New Roman"/>
          <w:i/>
          <w:iCs/>
          <w:lang w:val="en-US"/>
        </w:rPr>
      </w:pPr>
      <w:r w:rsidRPr="009C2D93">
        <w:rPr>
          <w:rFonts w:cs="Times New Roman"/>
          <w:i/>
          <w:iCs/>
          <w:lang w:val="en-US"/>
        </w:rPr>
        <w:t>Ideate</w:t>
      </w:r>
    </w:p>
    <w:p w14:paraId="3534D8C1" w14:textId="64A292B3" w:rsidR="00FF53CB" w:rsidRPr="00B50D77" w:rsidRDefault="00B21E2C" w:rsidP="00FF53CB">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bCs/>
          <w:sz w:val="24"/>
          <w:szCs w:val="24"/>
        </w:rPr>
        <w:t>Dalam tahap ini, perancang melakukan tahap kreatif yang menghasilkan perancangan media dan perancangan kreatif. Dalam perancangan media meliputi penentuan media dan spesifikasi media yang akan digunakan. Perancangan kreatif dalam video dokumenter berupa pengolahan data, pemilihan data dan menyusun data untuk</w:t>
      </w:r>
      <w:r w:rsidR="00C00402">
        <w:rPr>
          <w:rFonts w:ascii="Times New Roman" w:hAnsi="Times New Roman" w:cs="Times New Roman"/>
          <w:bCs/>
          <w:sz w:val="24"/>
          <w:szCs w:val="24"/>
          <w:lang w:val="id-ID"/>
        </w:rPr>
        <w:t xml:space="preserve"> tahap persiapan</w:t>
      </w:r>
      <w:r>
        <w:rPr>
          <w:rFonts w:ascii="Times New Roman" w:hAnsi="Times New Roman" w:cs="Times New Roman"/>
          <w:bCs/>
          <w:sz w:val="24"/>
          <w:szCs w:val="24"/>
        </w:rPr>
        <w:t xml:space="preserve"> </w:t>
      </w:r>
      <w:r w:rsidR="00AE09EE">
        <w:rPr>
          <w:rFonts w:ascii="Times New Roman" w:hAnsi="Times New Roman" w:cs="Times New Roman"/>
          <w:bCs/>
          <w:sz w:val="24"/>
          <w:szCs w:val="24"/>
          <w:lang w:val="id-ID"/>
        </w:rPr>
        <w:t>narasi</w:t>
      </w:r>
      <w:r>
        <w:rPr>
          <w:rFonts w:ascii="Times New Roman" w:hAnsi="Times New Roman" w:cs="Times New Roman"/>
          <w:bCs/>
          <w:sz w:val="24"/>
          <w:szCs w:val="24"/>
        </w:rPr>
        <w:t>.</w:t>
      </w:r>
      <w:r>
        <w:rPr>
          <w:rFonts w:ascii="Times New Roman" w:hAnsi="Times New Roman" w:cs="Times New Roman"/>
          <w:bCs/>
          <w:sz w:val="24"/>
          <w:szCs w:val="24"/>
        </w:rPr>
        <w:tab/>
      </w:r>
    </w:p>
    <w:p w14:paraId="476C22C1" w14:textId="77777777" w:rsidR="00FF53CB" w:rsidRPr="009C2D93" w:rsidRDefault="00FF53CB" w:rsidP="008C6FC1">
      <w:pPr>
        <w:pStyle w:val="Heading3"/>
        <w:ind w:left="567" w:hanging="567"/>
        <w:rPr>
          <w:rFonts w:cs="Times New Roman"/>
          <w:i/>
          <w:iCs/>
          <w:lang w:val="en-US"/>
        </w:rPr>
      </w:pPr>
      <w:r w:rsidRPr="009C2D93">
        <w:rPr>
          <w:rFonts w:cs="Times New Roman"/>
          <w:i/>
          <w:iCs/>
          <w:lang w:val="en-US"/>
        </w:rPr>
        <w:t>Prototype</w:t>
      </w:r>
    </w:p>
    <w:p w14:paraId="612F6466" w14:textId="4BE2C4F4" w:rsidR="00B21E2C" w:rsidRPr="002D36CE" w:rsidRDefault="00B21E2C" w:rsidP="00B21E2C">
      <w:pPr>
        <w:pStyle w:val="ListParagraph"/>
        <w:spacing w:line="480" w:lineRule="auto"/>
        <w:ind w:left="0" w:firstLine="567"/>
        <w:jc w:val="both"/>
        <w:rPr>
          <w:rFonts w:ascii="Times New Roman" w:hAnsi="Times New Roman" w:cs="Times New Roman"/>
          <w:b/>
          <w:sz w:val="24"/>
          <w:szCs w:val="24"/>
          <w:lang w:val="id-ID"/>
        </w:rPr>
      </w:pPr>
      <w:r w:rsidRPr="00D93D38">
        <w:rPr>
          <w:rFonts w:ascii="Times New Roman" w:hAnsi="Times New Roman" w:cs="Times New Roman"/>
          <w:bCs/>
          <w:sz w:val="24"/>
          <w:szCs w:val="24"/>
        </w:rPr>
        <w:t>Pada tahap prototype, perancang melakukan tahap pra produksi video. Dalam pra produksi merupakan tahap pembuatan sinopsis</w:t>
      </w:r>
      <w:r w:rsidR="00404951">
        <w:rPr>
          <w:rFonts w:ascii="Times New Roman" w:hAnsi="Times New Roman" w:cs="Times New Roman"/>
          <w:bCs/>
          <w:sz w:val="24"/>
          <w:szCs w:val="24"/>
          <w:lang w:val="id-ID"/>
        </w:rPr>
        <w:t>, narasi dan</w:t>
      </w:r>
      <w:r w:rsidR="002D36CE">
        <w:rPr>
          <w:rFonts w:ascii="Times New Roman" w:hAnsi="Times New Roman" w:cs="Times New Roman"/>
          <w:bCs/>
          <w:sz w:val="24"/>
          <w:szCs w:val="24"/>
          <w:lang w:val="id-ID"/>
        </w:rPr>
        <w:t xml:space="preserve"> treatment.</w:t>
      </w:r>
    </w:p>
    <w:p w14:paraId="72C22F23" w14:textId="447020CA" w:rsidR="00FF53CB" w:rsidRPr="009C2D93" w:rsidRDefault="00B21E2C" w:rsidP="008C6FC1">
      <w:pPr>
        <w:pStyle w:val="Heading3"/>
        <w:ind w:left="567" w:hanging="567"/>
        <w:rPr>
          <w:rFonts w:cs="Times New Roman"/>
          <w:i/>
          <w:iCs/>
          <w:lang w:val="en-US"/>
        </w:rPr>
      </w:pPr>
      <w:r w:rsidRPr="009C2D93">
        <w:rPr>
          <w:rFonts w:cs="Times New Roman"/>
          <w:i/>
          <w:iCs/>
          <w:lang w:val="id-ID"/>
        </w:rPr>
        <w:t>Select</w:t>
      </w:r>
      <w:r w:rsidR="00FF53CB" w:rsidRPr="009C2D93">
        <w:rPr>
          <w:rFonts w:cs="Times New Roman"/>
          <w:i/>
          <w:iCs/>
          <w:lang w:val="en-US"/>
        </w:rPr>
        <w:tab/>
      </w:r>
    </w:p>
    <w:p w14:paraId="67CDBEA8" w14:textId="4BF02065" w:rsidR="00B21E2C" w:rsidRDefault="00B21E2C" w:rsidP="00B21E2C">
      <w:pPr>
        <w:pStyle w:val="ListParagraph"/>
        <w:spacing w:line="480" w:lineRule="auto"/>
        <w:ind w:left="0" w:firstLine="567"/>
        <w:jc w:val="both"/>
        <w:rPr>
          <w:rFonts w:ascii="Times New Roman" w:hAnsi="Times New Roman" w:cs="Times New Roman"/>
          <w:bCs/>
          <w:sz w:val="24"/>
          <w:szCs w:val="24"/>
        </w:rPr>
      </w:pPr>
      <w:r w:rsidRPr="00026387">
        <w:rPr>
          <w:rFonts w:ascii="Times New Roman" w:hAnsi="Times New Roman" w:cs="Times New Roman"/>
          <w:bCs/>
          <w:sz w:val="24"/>
          <w:szCs w:val="24"/>
        </w:rPr>
        <w:t xml:space="preserve">Pada tahap ini, perancang melakukan produksi video yang meliputi pengambilan audio visual dan elemen yang dibutuhkan. Dalam tahap ini juga perancang mengakhiri proses research dan tahap ini </w:t>
      </w:r>
      <w:r w:rsidR="00AE09EE">
        <w:rPr>
          <w:rFonts w:ascii="Times New Roman" w:hAnsi="Times New Roman" w:cs="Times New Roman"/>
          <w:bCs/>
          <w:sz w:val="24"/>
          <w:szCs w:val="24"/>
          <w:lang w:val="id-ID"/>
        </w:rPr>
        <w:t>narasi</w:t>
      </w:r>
      <w:r w:rsidRPr="00026387">
        <w:rPr>
          <w:rFonts w:ascii="Times New Roman" w:hAnsi="Times New Roman" w:cs="Times New Roman"/>
          <w:bCs/>
          <w:sz w:val="24"/>
          <w:szCs w:val="24"/>
        </w:rPr>
        <w:t xml:space="preserve"> sudah final, selama proses ideate hingga prototype naskah masih bisa berkembang dengan seiring </w:t>
      </w:r>
      <w:r w:rsidRPr="00026387">
        <w:rPr>
          <w:rFonts w:ascii="Times New Roman" w:hAnsi="Times New Roman" w:cs="Times New Roman"/>
          <w:bCs/>
          <w:sz w:val="24"/>
          <w:szCs w:val="24"/>
        </w:rPr>
        <w:lastRenderedPageBreak/>
        <w:t xml:space="preserve">penemuan data baru. Video yang sudah didapat kemudian disusun sesuai </w:t>
      </w:r>
      <w:r w:rsidR="00AE09EE">
        <w:rPr>
          <w:rFonts w:ascii="Times New Roman" w:hAnsi="Times New Roman" w:cs="Times New Roman"/>
          <w:bCs/>
          <w:sz w:val="24"/>
          <w:szCs w:val="24"/>
          <w:lang w:val="id-ID"/>
        </w:rPr>
        <w:t>narasi</w:t>
      </w:r>
      <w:r w:rsidRPr="00026387">
        <w:rPr>
          <w:rFonts w:ascii="Times New Roman" w:hAnsi="Times New Roman" w:cs="Times New Roman"/>
          <w:bCs/>
          <w:sz w:val="24"/>
          <w:szCs w:val="24"/>
        </w:rPr>
        <w:t xml:space="preserve"> final. </w:t>
      </w:r>
    </w:p>
    <w:p w14:paraId="45F74AC7" w14:textId="281D17FA" w:rsidR="00FB2E75" w:rsidRPr="009C2D93" w:rsidRDefault="00FB2E75" w:rsidP="00FB2E75">
      <w:pPr>
        <w:pStyle w:val="Heading3"/>
        <w:ind w:left="567" w:hanging="567"/>
        <w:rPr>
          <w:i/>
          <w:iCs/>
          <w:lang w:val="id-ID"/>
        </w:rPr>
      </w:pPr>
      <w:r w:rsidRPr="009C2D93">
        <w:rPr>
          <w:i/>
          <w:iCs/>
          <w:lang w:val="id-ID"/>
        </w:rPr>
        <w:t>Implement</w:t>
      </w:r>
    </w:p>
    <w:p w14:paraId="1416FB7A" w14:textId="1E82E330" w:rsidR="00FB2E75" w:rsidRDefault="00FB2E75" w:rsidP="00FB2E75">
      <w:pPr>
        <w:pStyle w:val="ListParagraph"/>
        <w:spacing w:line="480" w:lineRule="auto"/>
        <w:ind w:left="0" w:firstLine="567"/>
        <w:jc w:val="both"/>
        <w:rPr>
          <w:rFonts w:ascii="Times New Roman" w:hAnsi="Times New Roman" w:cs="Times New Roman"/>
          <w:bCs/>
          <w:sz w:val="24"/>
          <w:szCs w:val="24"/>
        </w:rPr>
      </w:pPr>
      <w:r w:rsidRPr="0044462C">
        <w:rPr>
          <w:rFonts w:ascii="Times New Roman" w:hAnsi="Times New Roman" w:cs="Times New Roman"/>
          <w:bCs/>
          <w:sz w:val="24"/>
          <w:szCs w:val="24"/>
        </w:rPr>
        <w:t>Tahap ini perancang melakukan pasca produksi video</w:t>
      </w:r>
      <w:r w:rsidRPr="00EE40B8">
        <w:rPr>
          <w:rFonts w:ascii="Times New Roman" w:hAnsi="Times New Roman" w:cs="Times New Roman"/>
          <w:bCs/>
          <w:i/>
          <w:iCs/>
          <w:sz w:val="24"/>
          <w:szCs w:val="24"/>
        </w:rPr>
        <w:t>. Footage</w:t>
      </w:r>
      <w:r w:rsidRPr="0044462C">
        <w:rPr>
          <w:rFonts w:ascii="Times New Roman" w:hAnsi="Times New Roman" w:cs="Times New Roman"/>
          <w:bCs/>
          <w:sz w:val="24"/>
          <w:szCs w:val="24"/>
        </w:rPr>
        <w:t xml:space="preserve"> video dan elemen yang sudah didapat dan disusun kemudian masuk dalam proses editing dan mengikuti na</w:t>
      </w:r>
      <w:r w:rsidR="00404951">
        <w:rPr>
          <w:rFonts w:ascii="Times New Roman" w:hAnsi="Times New Roman" w:cs="Times New Roman"/>
          <w:bCs/>
          <w:sz w:val="24"/>
          <w:szCs w:val="24"/>
          <w:lang w:val="id-ID"/>
        </w:rPr>
        <w:t>rasi</w:t>
      </w:r>
      <w:r w:rsidRPr="0044462C">
        <w:rPr>
          <w:rFonts w:ascii="Times New Roman" w:hAnsi="Times New Roman" w:cs="Times New Roman"/>
          <w:bCs/>
          <w:sz w:val="24"/>
          <w:szCs w:val="24"/>
        </w:rPr>
        <w:t xml:space="preserve"> dan </w:t>
      </w:r>
      <w:r>
        <w:rPr>
          <w:rFonts w:ascii="Times New Roman" w:hAnsi="Times New Roman" w:cs="Times New Roman"/>
          <w:bCs/>
          <w:sz w:val="24"/>
          <w:szCs w:val="24"/>
        </w:rPr>
        <w:t>treatment</w:t>
      </w:r>
      <w:r w:rsidRPr="0044462C">
        <w:rPr>
          <w:rFonts w:ascii="Times New Roman" w:hAnsi="Times New Roman" w:cs="Times New Roman"/>
          <w:bCs/>
          <w:sz w:val="24"/>
          <w:szCs w:val="24"/>
        </w:rPr>
        <w:t xml:space="preserve"> yang sudah dibuat. Setelah proses editing selesai, kemudian masuk ke tahap rendering video yaitu menyatukan semua elemen visual dan audio menjadikan suatu karya video.</w:t>
      </w:r>
    </w:p>
    <w:p w14:paraId="0F2CCFA5" w14:textId="5D09EF57" w:rsidR="00E72EB0" w:rsidRPr="009C2D93" w:rsidRDefault="00E72EB0" w:rsidP="00E72EB0">
      <w:pPr>
        <w:pStyle w:val="Heading3"/>
        <w:ind w:left="567" w:hanging="567"/>
        <w:rPr>
          <w:i/>
          <w:iCs/>
          <w:lang w:val="id-ID"/>
        </w:rPr>
      </w:pPr>
      <w:r w:rsidRPr="009C2D93">
        <w:rPr>
          <w:i/>
          <w:iCs/>
          <w:lang w:val="id-ID"/>
        </w:rPr>
        <w:t>Learn</w:t>
      </w:r>
    </w:p>
    <w:p w14:paraId="612FCF05" w14:textId="775FCB89" w:rsidR="00E72EB0" w:rsidRPr="00E72EB0" w:rsidRDefault="00E72EB0" w:rsidP="00E72EB0">
      <w:pPr>
        <w:spacing w:line="480" w:lineRule="auto"/>
        <w:ind w:firstLine="567"/>
        <w:jc w:val="both"/>
        <w:rPr>
          <w:lang w:val="id-ID"/>
        </w:rPr>
      </w:pPr>
      <w:r w:rsidRPr="00A54DED">
        <w:rPr>
          <w:rFonts w:ascii="Times New Roman" w:hAnsi="Times New Roman" w:cs="Times New Roman"/>
          <w:bCs/>
          <w:sz w:val="24"/>
          <w:szCs w:val="24"/>
        </w:rPr>
        <w:t xml:space="preserve">Tahap ini merupakan tahap akhir, dimana karya final mendapatkan </w:t>
      </w:r>
      <w:r w:rsidRPr="004B2E6D">
        <w:rPr>
          <w:rFonts w:ascii="Times New Roman" w:hAnsi="Times New Roman" w:cs="Times New Roman"/>
          <w:bCs/>
          <w:i/>
          <w:iCs/>
          <w:sz w:val="24"/>
          <w:szCs w:val="24"/>
        </w:rPr>
        <w:t>feedback</w:t>
      </w:r>
      <w:r w:rsidRPr="00A54DED">
        <w:rPr>
          <w:rFonts w:ascii="Times New Roman" w:hAnsi="Times New Roman" w:cs="Times New Roman"/>
          <w:bCs/>
          <w:sz w:val="24"/>
          <w:szCs w:val="24"/>
        </w:rPr>
        <w:t xml:space="preserve"> dari orang maupun kelompok yang berhubungan dalam perancangan ini agar dapat menjadi bahan untuk evaluasi</w:t>
      </w:r>
      <w:r>
        <w:rPr>
          <w:rFonts w:ascii="Times New Roman" w:hAnsi="Times New Roman" w:cs="Times New Roman"/>
          <w:bCs/>
          <w:sz w:val="24"/>
          <w:szCs w:val="24"/>
          <w:lang w:val="id-ID"/>
        </w:rPr>
        <w:t>.</w:t>
      </w:r>
    </w:p>
    <w:p w14:paraId="2F0EAC08" w14:textId="77777777" w:rsidR="00FF53CB" w:rsidRPr="00B50D77" w:rsidRDefault="00156068" w:rsidP="00FF53CB">
      <w:pPr>
        <w:pStyle w:val="Heading2"/>
        <w:rPr>
          <w:rFonts w:eastAsia="Times New Roman" w:cs="Times New Roman"/>
          <w:kern w:val="36"/>
          <w:szCs w:val="48"/>
          <w:lang w:val="en-US"/>
        </w:rPr>
      </w:pPr>
      <w:bookmarkStart w:id="3" w:name="_Toc57032434"/>
      <w:r w:rsidRPr="00B50D77">
        <w:rPr>
          <w:rFonts w:eastAsia="Times New Roman" w:cs="Times New Roman"/>
          <w:kern w:val="36"/>
          <w:szCs w:val="48"/>
          <w:lang w:val="en-US"/>
        </w:rPr>
        <w:t>Sumber Data</w:t>
      </w:r>
      <w:bookmarkEnd w:id="3"/>
    </w:p>
    <w:p w14:paraId="1829690D" w14:textId="3371EB43" w:rsidR="003A495C" w:rsidRDefault="00864CC7" w:rsidP="00CF5BCA">
      <w:pPr>
        <w:pStyle w:val="ListParagraph"/>
        <w:spacing w:line="480" w:lineRule="auto"/>
        <w:ind w:left="0" w:firstLine="567"/>
        <w:jc w:val="both"/>
        <w:rPr>
          <w:rFonts w:ascii="Times New Roman" w:hAnsi="Times New Roman" w:cs="Times New Roman"/>
          <w:sz w:val="24"/>
          <w:lang w:val="id-ID"/>
        </w:rPr>
      </w:pPr>
      <w:r>
        <w:rPr>
          <w:rFonts w:ascii="Times New Roman" w:hAnsi="Times New Roman" w:cs="Times New Roman"/>
          <w:sz w:val="24"/>
          <w:lang w:val="id-ID"/>
        </w:rPr>
        <w:t>Informasi atau data</w:t>
      </w:r>
      <w:r w:rsidR="00387856">
        <w:rPr>
          <w:rFonts w:ascii="Times New Roman" w:hAnsi="Times New Roman" w:cs="Times New Roman"/>
          <w:sz w:val="24"/>
          <w:lang w:val="id-ID"/>
        </w:rPr>
        <w:t xml:space="preserve"> yang </w:t>
      </w:r>
      <w:r w:rsidR="00E72EB0" w:rsidRPr="00FF0B4B">
        <w:rPr>
          <w:rFonts w:ascii="Times New Roman" w:hAnsi="Times New Roman" w:cs="Times New Roman"/>
          <w:sz w:val="24"/>
        </w:rPr>
        <w:t>di</w:t>
      </w:r>
      <w:r w:rsidR="006356F6">
        <w:rPr>
          <w:rFonts w:ascii="Times New Roman" w:hAnsi="Times New Roman" w:cs="Times New Roman"/>
          <w:sz w:val="24"/>
          <w:lang w:val="id-ID"/>
        </w:rPr>
        <w:t>peroleh</w:t>
      </w:r>
      <w:r w:rsidR="00387856">
        <w:rPr>
          <w:rFonts w:ascii="Times New Roman" w:hAnsi="Times New Roman" w:cs="Times New Roman"/>
          <w:sz w:val="24"/>
          <w:lang w:val="id-ID"/>
        </w:rPr>
        <w:t xml:space="preserve"> untuk perancangan ini merupakan data asli yang didapatkan secara langsung dari narasumber yang terpercaya yaitu </w:t>
      </w:r>
      <w:r w:rsidR="003A495C">
        <w:rPr>
          <w:rFonts w:ascii="Times New Roman" w:hAnsi="Times New Roman" w:cs="Times New Roman"/>
          <w:sz w:val="24"/>
          <w:lang w:val="id-ID"/>
        </w:rPr>
        <w:t xml:space="preserve">: </w:t>
      </w:r>
    </w:p>
    <w:p w14:paraId="36A19944" w14:textId="77777777" w:rsidR="003A495C" w:rsidRPr="003A495C" w:rsidRDefault="00387856" w:rsidP="003A495C">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lang w:val="id-ID"/>
        </w:rPr>
        <w:t>Bapak Sunawan</w:t>
      </w:r>
      <w:r w:rsidR="003A495C">
        <w:rPr>
          <w:rFonts w:ascii="Times New Roman" w:hAnsi="Times New Roman" w:cs="Times New Roman"/>
          <w:sz w:val="24"/>
          <w:lang w:val="id-ID"/>
        </w:rPr>
        <w:t xml:space="preserve"> S.E sebagai Kepala </w:t>
      </w:r>
      <w:r w:rsidR="003A495C">
        <w:rPr>
          <w:rFonts w:ascii="Times New Roman" w:hAnsi="Times New Roman" w:cs="Times New Roman"/>
          <w:sz w:val="24"/>
          <w:szCs w:val="24"/>
        </w:rPr>
        <w:t>Dinas Kebudayaan Kepemudaan Pariwisata dan Olahraga</w:t>
      </w:r>
      <w:r w:rsidR="003A495C">
        <w:rPr>
          <w:rFonts w:ascii="Times New Roman" w:hAnsi="Times New Roman" w:cs="Times New Roman"/>
          <w:sz w:val="24"/>
          <w:szCs w:val="24"/>
          <w:lang w:val="id-ID"/>
        </w:rPr>
        <w:t>, Bidang Kebudayaan Kota Kediri.</w:t>
      </w:r>
    </w:p>
    <w:p w14:paraId="12F243BE" w14:textId="77777777" w:rsidR="003A495C" w:rsidRPr="003A495C" w:rsidRDefault="003A495C" w:rsidP="003A495C">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Bapak Dekky Susanto sebagai staff Dinas Kebudayaan Kepemudaan Pariwisata dan Olahraga Kota Kediri, Ketua Grup Jaranan Surojoyo dan Ketua Sanggar Kesenian Cipta Citra.</w:t>
      </w:r>
    </w:p>
    <w:p w14:paraId="18EF125F" w14:textId="77777777" w:rsidR="003A495C" w:rsidRPr="003A495C" w:rsidRDefault="006356F6" w:rsidP="003A495C">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lang w:val="id-ID"/>
        </w:rPr>
        <w:t xml:space="preserve"> </w:t>
      </w:r>
      <w:r w:rsidR="003A495C">
        <w:rPr>
          <w:rFonts w:ascii="Times New Roman" w:hAnsi="Times New Roman" w:cs="Times New Roman"/>
          <w:sz w:val="24"/>
          <w:lang w:val="id-ID"/>
        </w:rPr>
        <w:t xml:space="preserve">Bapak Jarwo sebagai pengamat seni di Kota Kediri dan Pembawa Acara kesenian di Kota Kediri. </w:t>
      </w:r>
    </w:p>
    <w:p w14:paraId="76BDC221" w14:textId="77777777" w:rsidR="003A495C" w:rsidRPr="003A495C" w:rsidRDefault="003A495C" w:rsidP="003A495C">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lang w:val="id-ID"/>
        </w:rPr>
        <w:lastRenderedPageBreak/>
        <w:t xml:space="preserve">Mas Andre sebagai salah satu pemain jaranan dalam grup Jaranan Surojoyo. </w:t>
      </w:r>
    </w:p>
    <w:p w14:paraId="6EBA1E2D" w14:textId="0B7BA793" w:rsidR="00E72EB0" w:rsidRPr="003A495C" w:rsidRDefault="003A495C" w:rsidP="00DE6518">
      <w:pPr>
        <w:spacing w:line="480" w:lineRule="auto"/>
        <w:ind w:firstLine="720"/>
        <w:jc w:val="both"/>
        <w:rPr>
          <w:rFonts w:ascii="Times New Roman" w:hAnsi="Times New Roman" w:cs="Times New Roman"/>
          <w:sz w:val="24"/>
          <w:szCs w:val="24"/>
        </w:rPr>
      </w:pPr>
      <w:r>
        <w:rPr>
          <w:rFonts w:ascii="Times New Roman" w:hAnsi="Times New Roman" w:cs="Times New Roman"/>
          <w:sz w:val="24"/>
          <w:lang w:val="id-ID"/>
        </w:rPr>
        <w:t>Keempat narasumber tersebut merupakan orang-orang yang berperan penting dalam pelestarian kebudayaan jaraan di Kota Kediri.</w:t>
      </w:r>
    </w:p>
    <w:p w14:paraId="1F5946E6" w14:textId="5285AA1B" w:rsidR="00FF53CB" w:rsidRPr="00B50D77" w:rsidRDefault="00FF53CB" w:rsidP="00156068">
      <w:pPr>
        <w:pStyle w:val="Heading2"/>
        <w:rPr>
          <w:rFonts w:cs="Times New Roman"/>
          <w:lang w:val="en-US"/>
        </w:rPr>
      </w:pPr>
      <w:bookmarkStart w:id="4" w:name="_Toc57032435"/>
      <w:r w:rsidRPr="00B50D77">
        <w:rPr>
          <w:rFonts w:cs="Times New Roman"/>
          <w:lang w:val="en-US"/>
        </w:rPr>
        <w:t>Teknik Pengumpulan Data</w:t>
      </w:r>
      <w:bookmarkEnd w:id="4"/>
    </w:p>
    <w:p w14:paraId="239AEC35" w14:textId="0B6F5F6B" w:rsidR="00D17746" w:rsidRDefault="00660D71" w:rsidP="00520CF2">
      <w:pPr>
        <w:pStyle w:val="ListParagraph"/>
        <w:spacing w:line="480" w:lineRule="auto"/>
        <w:ind w:left="0"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Dalam</w:t>
      </w:r>
      <w:r w:rsidR="002D6609">
        <w:rPr>
          <w:rFonts w:ascii="Times New Roman" w:hAnsi="Times New Roman" w:cs="Times New Roman"/>
          <w:bCs/>
          <w:sz w:val="24"/>
          <w:szCs w:val="24"/>
          <w:lang w:val="id-ID"/>
        </w:rPr>
        <w:t xml:space="preserve"> teknik pengumpulan data</w:t>
      </w:r>
      <w:r>
        <w:rPr>
          <w:rFonts w:ascii="Times New Roman" w:hAnsi="Times New Roman" w:cs="Times New Roman"/>
          <w:bCs/>
          <w:sz w:val="24"/>
          <w:szCs w:val="24"/>
          <w:lang w:val="id-ID"/>
        </w:rPr>
        <w:t xml:space="preserve"> ada 3 cara</w:t>
      </w:r>
      <w:r w:rsidR="002D6609">
        <w:rPr>
          <w:rFonts w:ascii="Times New Roman" w:hAnsi="Times New Roman" w:cs="Times New Roman"/>
          <w:bCs/>
          <w:sz w:val="24"/>
          <w:szCs w:val="24"/>
          <w:lang w:val="id-ID"/>
        </w:rPr>
        <w:t xml:space="preserve"> yang digunakan dalam perancangan ini, yaitu wawancara, observasi, </w:t>
      </w:r>
      <w:r w:rsidR="002D6609">
        <w:rPr>
          <w:rFonts w:ascii="Times New Roman" w:hAnsi="Times New Roman" w:cs="Times New Roman"/>
          <w:bCs/>
          <w:i/>
          <w:iCs/>
          <w:sz w:val="24"/>
          <w:szCs w:val="24"/>
          <w:lang w:val="id-ID"/>
        </w:rPr>
        <w:t xml:space="preserve">focus group discussion </w:t>
      </w:r>
      <w:r w:rsidR="002D6609">
        <w:rPr>
          <w:rFonts w:ascii="Times New Roman" w:hAnsi="Times New Roman" w:cs="Times New Roman"/>
          <w:bCs/>
          <w:sz w:val="24"/>
          <w:szCs w:val="24"/>
          <w:lang w:val="id-ID"/>
        </w:rPr>
        <w:t xml:space="preserve">(FGD) dan studi dokumen. </w:t>
      </w:r>
    </w:p>
    <w:p w14:paraId="3BF9263C" w14:textId="51467B70" w:rsidR="002D6609" w:rsidRDefault="002D6609" w:rsidP="002D6609">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awancara mendalam.</w:t>
      </w:r>
    </w:p>
    <w:p w14:paraId="17FA5893" w14:textId="79055936" w:rsidR="002D6609" w:rsidRDefault="002D6609" w:rsidP="002D6609">
      <w:pPr>
        <w:pStyle w:val="ListParagraph"/>
        <w:spacing w:line="480" w:lineRule="auto"/>
        <w:ind w:left="92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tode wawancara mendalam dilakukan dengan mewawancarai </w:t>
      </w:r>
      <w:r w:rsidR="00EB4416">
        <w:rPr>
          <w:rFonts w:ascii="Times New Roman" w:hAnsi="Times New Roman" w:cs="Times New Roman"/>
          <w:bCs/>
          <w:sz w:val="24"/>
          <w:szCs w:val="24"/>
          <w:lang w:val="id-ID"/>
        </w:rPr>
        <w:t>orang-orang</w:t>
      </w:r>
      <w:r>
        <w:rPr>
          <w:rFonts w:ascii="Times New Roman" w:hAnsi="Times New Roman" w:cs="Times New Roman"/>
          <w:bCs/>
          <w:sz w:val="24"/>
          <w:szCs w:val="24"/>
          <w:lang w:val="id-ID"/>
        </w:rPr>
        <w:t xml:space="preserve"> penting dalam perancangan ini</w:t>
      </w:r>
      <w:r w:rsidR="00474997">
        <w:rPr>
          <w:rFonts w:ascii="Times New Roman" w:hAnsi="Times New Roman" w:cs="Times New Roman"/>
          <w:bCs/>
          <w:sz w:val="24"/>
          <w:szCs w:val="24"/>
          <w:lang w:val="id-ID"/>
        </w:rPr>
        <w:t>,</w:t>
      </w:r>
      <w:r w:rsidR="004605ED">
        <w:rPr>
          <w:rFonts w:ascii="Times New Roman" w:hAnsi="Times New Roman" w:cs="Times New Roman"/>
          <w:bCs/>
          <w:sz w:val="24"/>
          <w:szCs w:val="24"/>
          <w:lang w:val="id-ID"/>
        </w:rPr>
        <w:t xml:space="preserve"> diantaranya Bapak Sunawan dan Bapak Dekky Susanto guna mengetahui pengalaman atau pendapat narasumber mengenai Jaranan Kediri</w:t>
      </w:r>
      <w:r w:rsidR="00474997">
        <w:rPr>
          <w:rFonts w:ascii="Times New Roman" w:hAnsi="Times New Roman" w:cs="Times New Roman"/>
          <w:bCs/>
          <w:sz w:val="24"/>
          <w:szCs w:val="24"/>
          <w:lang w:val="id-ID"/>
        </w:rPr>
        <w:t xml:space="preserve"> melalui beberapa pertanyaan wawancara yang telah disiapkan dan disusun sebelumnya</w:t>
      </w:r>
      <w:r w:rsidR="005D0D75">
        <w:rPr>
          <w:rFonts w:ascii="Times New Roman" w:hAnsi="Times New Roman" w:cs="Times New Roman"/>
          <w:bCs/>
          <w:sz w:val="24"/>
          <w:szCs w:val="24"/>
          <w:lang w:val="id-ID"/>
        </w:rPr>
        <w:t xml:space="preserve"> dan dilakukan dengan mendatangi secara langsung ke lokasi narasumber.</w:t>
      </w:r>
    </w:p>
    <w:p w14:paraId="18430CC5" w14:textId="069094E9" w:rsidR="00126E9E" w:rsidRDefault="00126E9E" w:rsidP="00126E9E">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Observasi </w:t>
      </w:r>
    </w:p>
    <w:p w14:paraId="73AD729A" w14:textId="6B68B212" w:rsidR="00EB3B66" w:rsidRDefault="00115DDB" w:rsidP="00115DDB">
      <w:pPr>
        <w:pStyle w:val="ListParagraph"/>
        <w:spacing w:line="480" w:lineRule="auto"/>
        <w:ind w:left="927"/>
        <w:jc w:val="both"/>
        <w:rPr>
          <w:rFonts w:ascii="Times New Roman" w:hAnsi="Times New Roman" w:cs="Times New Roman"/>
          <w:bCs/>
          <w:sz w:val="24"/>
          <w:szCs w:val="24"/>
          <w:lang w:val="id-ID"/>
        </w:rPr>
      </w:pPr>
      <w:r>
        <w:rPr>
          <w:rFonts w:ascii="Times New Roman" w:hAnsi="Times New Roman" w:cs="Times New Roman"/>
          <w:bCs/>
          <w:sz w:val="24"/>
          <w:szCs w:val="24"/>
          <w:lang w:val="id-ID"/>
        </w:rPr>
        <w:t>Teknik yang dipakai untuk me</w:t>
      </w:r>
      <w:r w:rsidR="00FA2C48">
        <w:rPr>
          <w:rFonts w:ascii="Times New Roman" w:hAnsi="Times New Roman" w:cs="Times New Roman"/>
          <w:bCs/>
          <w:sz w:val="24"/>
          <w:szCs w:val="24"/>
          <w:lang w:val="id-ID"/>
        </w:rPr>
        <w:t>ngakumulasi</w:t>
      </w:r>
      <w:r>
        <w:rPr>
          <w:rFonts w:ascii="Times New Roman" w:hAnsi="Times New Roman" w:cs="Times New Roman"/>
          <w:bCs/>
          <w:sz w:val="24"/>
          <w:szCs w:val="24"/>
          <w:lang w:val="id-ID"/>
        </w:rPr>
        <w:t xml:space="preserve"> data bahan perancangan </w:t>
      </w:r>
      <w:r w:rsidR="00386C31">
        <w:rPr>
          <w:rFonts w:ascii="Times New Roman" w:hAnsi="Times New Roman" w:cs="Times New Roman"/>
          <w:bCs/>
          <w:sz w:val="24"/>
          <w:szCs w:val="24"/>
          <w:lang w:val="id-ID"/>
        </w:rPr>
        <w:t>melalui</w:t>
      </w:r>
      <w:r>
        <w:rPr>
          <w:rFonts w:ascii="Times New Roman" w:hAnsi="Times New Roman" w:cs="Times New Roman"/>
          <w:bCs/>
          <w:sz w:val="24"/>
          <w:szCs w:val="24"/>
          <w:lang w:val="id-ID"/>
        </w:rPr>
        <w:t xml:space="preserve"> </w:t>
      </w:r>
      <w:r w:rsidR="00B34F12">
        <w:rPr>
          <w:rFonts w:ascii="Times New Roman" w:hAnsi="Times New Roman" w:cs="Times New Roman"/>
          <w:bCs/>
          <w:sz w:val="24"/>
          <w:szCs w:val="24"/>
          <w:lang w:val="id-ID"/>
        </w:rPr>
        <w:t>pemantauan</w:t>
      </w:r>
      <w:r>
        <w:rPr>
          <w:rFonts w:ascii="Times New Roman" w:hAnsi="Times New Roman" w:cs="Times New Roman"/>
          <w:bCs/>
          <w:sz w:val="24"/>
          <w:szCs w:val="24"/>
          <w:lang w:val="id-ID"/>
        </w:rPr>
        <w:t xml:space="preserve"> dan penginderaan, kemudian dibuat laporan berdasarkan apa yang dilihat, didengar dan didapatkan selama observasi.</w:t>
      </w:r>
      <w:r w:rsidR="003F70CA">
        <w:rPr>
          <w:rFonts w:ascii="Times New Roman" w:hAnsi="Times New Roman" w:cs="Times New Roman"/>
          <w:bCs/>
          <w:sz w:val="24"/>
          <w:szCs w:val="24"/>
          <w:lang w:val="id-ID"/>
        </w:rPr>
        <w:t xml:space="preserve"> Data yang sudah terkumpul merupakan hasil dari pengamatan komunitas Grup Jaranan Surojoyo ketika komunitas tersebut mengadakan pagelaran jaranan dan </w:t>
      </w:r>
      <w:r w:rsidR="0020612F">
        <w:rPr>
          <w:rFonts w:ascii="Times New Roman" w:hAnsi="Times New Roman" w:cs="Times New Roman"/>
          <w:bCs/>
          <w:sz w:val="24"/>
          <w:szCs w:val="24"/>
          <w:lang w:val="id-ID"/>
        </w:rPr>
        <w:t xml:space="preserve">pada Kantor Dinas Kebudayaan Pariwisata Kepemudaan dan Olahraga Kota Kediri. </w:t>
      </w:r>
    </w:p>
    <w:p w14:paraId="152301CE" w14:textId="423E3EFD" w:rsidR="000867B7" w:rsidRDefault="000867B7" w:rsidP="000867B7">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i/>
          <w:iCs/>
          <w:sz w:val="24"/>
          <w:szCs w:val="24"/>
          <w:lang w:val="id-ID"/>
        </w:rPr>
        <w:lastRenderedPageBreak/>
        <w:t>Focus Group Discussion</w:t>
      </w:r>
      <w:r>
        <w:rPr>
          <w:rFonts w:ascii="Times New Roman" w:hAnsi="Times New Roman" w:cs="Times New Roman"/>
          <w:bCs/>
          <w:sz w:val="24"/>
          <w:szCs w:val="24"/>
          <w:lang w:val="id-ID"/>
        </w:rPr>
        <w:t xml:space="preserve"> (FGD)</w:t>
      </w:r>
    </w:p>
    <w:p w14:paraId="752F1ABB" w14:textId="2642632E" w:rsidR="000C4CC0" w:rsidRDefault="002E37E4" w:rsidP="000867B7">
      <w:pPr>
        <w:pStyle w:val="ListParagraph"/>
        <w:spacing w:line="480" w:lineRule="auto"/>
        <w:ind w:left="92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Teknik </w:t>
      </w:r>
      <w:r w:rsidR="00415611">
        <w:rPr>
          <w:rFonts w:ascii="Times New Roman" w:hAnsi="Times New Roman" w:cs="Times New Roman"/>
          <w:bCs/>
          <w:sz w:val="24"/>
          <w:szCs w:val="24"/>
          <w:lang w:val="id-ID"/>
        </w:rPr>
        <w:t>ini</w:t>
      </w:r>
      <w:r>
        <w:rPr>
          <w:rFonts w:ascii="Times New Roman" w:hAnsi="Times New Roman" w:cs="Times New Roman"/>
          <w:bCs/>
          <w:sz w:val="24"/>
          <w:szCs w:val="24"/>
          <w:lang w:val="id-ID"/>
        </w:rPr>
        <w:t xml:space="preserve"> dilakukan dengan </w:t>
      </w:r>
      <w:r w:rsidR="008C0B76">
        <w:rPr>
          <w:rFonts w:ascii="Times New Roman" w:hAnsi="Times New Roman" w:cs="Times New Roman"/>
          <w:bCs/>
          <w:sz w:val="24"/>
          <w:szCs w:val="24"/>
          <w:lang w:val="id-ID"/>
        </w:rPr>
        <w:t>cara melalui</w:t>
      </w:r>
      <w:r>
        <w:rPr>
          <w:rFonts w:ascii="Times New Roman" w:hAnsi="Times New Roman" w:cs="Times New Roman"/>
          <w:bCs/>
          <w:sz w:val="24"/>
          <w:szCs w:val="24"/>
          <w:lang w:val="id-ID"/>
        </w:rPr>
        <w:t xml:space="preserve"> diskusi bersama responden mengenai topik perancangan ini. Responden yang dimaksud disini adalah</w:t>
      </w:r>
      <w:r w:rsidR="002404BC">
        <w:rPr>
          <w:rFonts w:ascii="Times New Roman" w:hAnsi="Times New Roman" w:cs="Times New Roman"/>
          <w:bCs/>
          <w:sz w:val="24"/>
          <w:szCs w:val="24"/>
          <w:lang w:val="id-ID"/>
        </w:rPr>
        <w:t xml:space="preserve"> Mas Andre sebagai salah satu obyek perancangan dari grup Jaranan Surojoyo dan Bapak Jarwo sebagai pengamat seni.</w:t>
      </w:r>
    </w:p>
    <w:p w14:paraId="7176EF88" w14:textId="77777777" w:rsidR="000C4CC0" w:rsidRDefault="000C4CC0" w:rsidP="000C4CC0">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tudi Dokumen</w:t>
      </w:r>
    </w:p>
    <w:p w14:paraId="69033E35" w14:textId="52DB3C09" w:rsidR="000867B7" w:rsidRPr="002E37E4" w:rsidRDefault="000C4CC0" w:rsidP="000C4CC0">
      <w:pPr>
        <w:pStyle w:val="ListParagraph"/>
        <w:spacing w:line="480" w:lineRule="auto"/>
        <w:ind w:left="927"/>
        <w:jc w:val="both"/>
        <w:rPr>
          <w:rFonts w:ascii="Times New Roman" w:hAnsi="Times New Roman" w:cs="Times New Roman"/>
          <w:bCs/>
          <w:sz w:val="24"/>
          <w:szCs w:val="24"/>
          <w:lang w:val="id-ID"/>
        </w:rPr>
      </w:pPr>
      <w:r>
        <w:rPr>
          <w:rFonts w:ascii="Times New Roman" w:hAnsi="Times New Roman" w:cs="Times New Roman"/>
          <w:bCs/>
          <w:sz w:val="24"/>
          <w:szCs w:val="24"/>
          <w:lang w:val="id-ID"/>
        </w:rPr>
        <w:t>Studi dokumen dilakukan dengan m</w:t>
      </w:r>
      <w:r w:rsidR="00A87A37">
        <w:rPr>
          <w:rFonts w:ascii="Times New Roman" w:hAnsi="Times New Roman" w:cs="Times New Roman"/>
          <w:bCs/>
          <w:sz w:val="24"/>
          <w:szCs w:val="24"/>
          <w:lang w:val="id-ID"/>
        </w:rPr>
        <w:t>endalami</w:t>
      </w:r>
      <w:r>
        <w:rPr>
          <w:rFonts w:ascii="Times New Roman" w:hAnsi="Times New Roman" w:cs="Times New Roman"/>
          <w:bCs/>
          <w:sz w:val="24"/>
          <w:szCs w:val="24"/>
          <w:lang w:val="id-ID"/>
        </w:rPr>
        <w:t xml:space="preserve"> dokumen-dokumen terkait topik perancangan. Dokumen yang digunakan untuk menunjang perancangan ini adalah </w:t>
      </w:r>
      <w:r w:rsidR="002E37E4">
        <w:rPr>
          <w:rFonts w:ascii="Times New Roman" w:hAnsi="Times New Roman" w:cs="Times New Roman"/>
          <w:bCs/>
          <w:sz w:val="24"/>
          <w:szCs w:val="24"/>
          <w:lang w:val="id-ID"/>
        </w:rPr>
        <w:t xml:space="preserve"> </w:t>
      </w:r>
      <w:r w:rsidRPr="00CF5BCA">
        <w:rPr>
          <w:rFonts w:ascii="Times New Roman" w:hAnsi="Times New Roman" w:cs="Times New Roman"/>
          <w:sz w:val="24"/>
          <w:szCs w:val="24"/>
        </w:rPr>
        <w:t xml:space="preserve">buku Jaranan (sebuah tinjauan filosofis) kemudian buku Kesenian Agung Jaranan Kediri </w:t>
      </w:r>
      <w:r w:rsidRPr="00CF5BCA">
        <w:rPr>
          <w:rFonts w:ascii="Times New Roman" w:hAnsi="Times New Roman" w:cs="Times New Roman"/>
          <w:sz w:val="24"/>
          <w:szCs w:val="24"/>
          <w:lang w:val="id-ID"/>
        </w:rPr>
        <w:t xml:space="preserve">dan </w:t>
      </w:r>
      <w:r w:rsidRPr="00CF5BCA">
        <w:rPr>
          <w:rFonts w:ascii="Times New Roman" w:hAnsi="Times New Roman" w:cs="Times New Roman"/>
          <w:sz w:val="24"/>
          <w:szCs w:val="24"/>
        </w:rPr>
        <w:t xml:space="preserve">artikel </w:t>
      </w:r>
      <w:r w:rsidRPr="00520CF2">
        <w:rPr>
          <w:rFonts w:ascii="Times New Roman" w:hAnsi="Times New Roman" w:cs="Times New Roman"/>
          <w:i/>
          <w:iCs/>
          <w:sz w:val="24"/>
          <w:szCs w:val="24"/>
        </w:rPr>
        <w:t>online</w:t>
      </w:r>
      <w:r w:rsidRPr="00CF5BCA">
        <w:rPr>
          <w:rFonts w:ascii="Times New Roman" w:hAnsi="Times New Roman" w:cs="Times New Roman"/>
          <w:sz w:val="24"/>
          <w:szCs w:val="24"/>
        </w:rPr>
        <w:t xml:space="preserve"> yang didapat perancang yaitu dari Universitas Nusantara PGRI Kediri </w:t>
      </w:r>
      <w:r>
        <w:rPr>
          <w:rFonts w:ascii="Times New Roman" w:hAnsi="Times New Roman" w:cs="Times New Roman"/>
          <w:sz w:val="24"/>
          <w:szCs w:val="24"/>
          <w:lang w:val="id-ID"/>
        </w:rPr>
        <w:t xml:space="preserve">oleh Sinta Dewi Indriani </w:t>
      </w:r>
      <w:r w:rsidRPr="00CF5BCA">
        <w:rPr>
          <w:rFonts w:ascii="Times New Roman" w:hAnsi="Times New Roman" w:cs="Times New Roman"/>
          <w:sz w:val="24"/>
          <w:szCs w:val="24"/>
        </w:rPr>
        <w:t xml:space="preserve">berjudul </w:t>
      </w:r>
      <w:r w:rsidRPr="00CF5BCA">
        <w:rPr>
          <w:rFonts w:ascii="Times New Roman" w:hAnsi="Times New Roman" w:cs="Times New Roman"/>
          <w:sz w:val="24"/>
          <w:szCs w:val="24"/>
          <w:lang w:val="id-ID"/>
        </w:rPr>
        <w:t>s</w:t>
      </w:r>
      <w:r w:rsidRPr="00CF5BCA">
        <w:rPr>
          <w:rFonts w:ascii="Times New Roman" w:hAnsi="Times New Roman" w:cs="Times New Roman"/>
          <w:sz w:val="24"/>
          <w:szCs w:val="24"/>
        </w:rPr>
        <w:t xml:space="preserve">tudi tentang Sejarah Kesenian Jaranan Aswo Budoyo di Desa Wonoasri </w:t>
      </w:r>
      <w:r>
        <w:rPr>
          <w:rFonts w:ascii="Times New Roman" w:hAnsi="Times New Roman" w:cs="Times New Roman"/>
          <w:sz w:val="24"/>
          <w:szCs w:val="24"/>
          <w:lang w:val="id-ID"/>
        </w:rPr>
        <w:t>k</w:t>
      </w:r>
      <w:r w:rsidRPr="00CF5BCA">
        <w:rPr>
          <w:rFonts w:ascii="Times New Roman" w:hAnsi="Times New Roman" w:cs="Times New Roman"/>
          <w:sz w:val="24"/>
          <w:szCs w:val="24"/>
        </w:rPr>
        <w:t>ecamatan Grogol Kabupaten Kediri</w:t>
      </w:r>
      <w:r>
        <w:rPr>
          <w:rFonts w:ascii="Times New Roman" w:hAnsi="Times New Roman" w:cs="Times New Roman"/>
          <w:sz w:val="24"/>
          <w:szCs w:val="24"/>
          <w:lang w:val="id-ID"/>
        </w:rPr>
        <w:t>.</w:t>
      </w:r>
    </w:p>
    <w:p w14:paraId="3E1E99A3" w14:textId="7AB69765" w:rsidR="00FF53CB" w:rsidRPr="00B50D77" w:rsidRDefault="00FF53CB" w:rsidP="008C6FC1">
      <w:pPr>
        <w:pStyle w:val="Heading3"/>
        <w:ind w:left="567" w:hanging="567"/>
        <w:rPr>
          <w:rFonts w:cs="Times New Roman"/>
          <w:lang w:val="en-US"/>
        </w:rPr>
      </w:pPr>
      <w:r w:rsidRPr="00B50D77">
        <w:rPr>
          <w:rFonts w:cs="Times New Roman"/>
          <w:lang w:val="en-US"/>
        </w:rPr>
        <w:t>Instrumen Alat Pengumpulan Data</w:t>
      </w:r>
    </w:p>
    <w:p w14:paraId="2A200E8F" w14:textId="122033C3" w:rsidR="00A55B06" w:rsidRDefault="00E72EB0" w:rsidP="005E1141">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Instrumen pengumpulan data saat </w:t>
      </w:r>
      <w:r w:rsidR="00217F10">
        <w:rPr>
          <w:rFonts w:ascii="Times New Roman" w:hAnsi="Times New Roman" w:cs="Times New Roman"/>
          <w:sz w:val="24"/>
          <w:szCs w:val="24"/>
          <w:lang w:val="id-ID"/>
        </w:rPr>
        <w:t xml:space="preserve">wawancara, observasi dan </w:t>
      </w:r>
      <w:r w:rsidR="00217F10">
        <w:rPr>
          <w:rFonts w:ascii="Times New Roman" w:hAnsi="Times New Roman" w:cs="Times New Roman"/>
          <w:i/>
          <w:iCs/>
          <w:sz w:val="24"/>
          <w:szCs w:val="24"/>
          <w:lang w:val="id-ID"/>
        </w:rPr>
        <w:t>focus group discussion</w:t>
      </w:r>
      <w:r>
        <w:rPr>
          <w:rFonts w:ascii="Times New Roman" w:hAnsi="Times New Roman" w:cs="Times New Roman"/>
          <w:sz w:val="24"/>
          <w:szCs w:val="24"/>
        </w:rPr>
        <w:t xml:space="preserve"> yaitu menggunakan kamera</w:t>
      </w:r>
      <w:r w:rsidR="00A55B06">
        <w:rPr>
          <w:rFonts w:ascii="Times New Roman" w:hAnsi="Times New Roman" w:cs="Times New Roman"/>
          <w:sz w:val="24"/>
          <w:szCs w:val="24"/>
          <w:lang w:val="id-ID"/>
        </w:rPr>
        <w:t xml:space="preserve"> </w:t>
      </w:r>
      <w:r w:rsidR="00A55B06" w:rsidRPr="00A55B06">
        <w:rPr>
          <w:rFonts w:ascii="Times New Roman" w:hAnsi="Times New Roman" w:cs="Times New Roman"/>
          <w:i/>
          <w:iCs/>
          <w:sz w:val="24"/>
          <w:szCs w:val="24"/>
          <w:lang w:val="id-ID"/>
        </w:rPr>
        <w:t>mirrorless</w:t>
      </w:r>
      <w:r>
        <w:rPr>
          <w:rFonts w:ascii="Times New Roman" w:hAnsi="Times New Roman" w:cs="Times New Roman"/>
          <w:sz w:val="24"/>
          <w:szCs w:val="24"/>
        </w:rPr>
        <w:t xml:space="preserve"> dan </w:t>
      </w:r>
      <w:r w:rsidRPr="00BA1569">
        <w:rPr>
          <w:rFonts w:ascii="Times New Roman" w:hAnsi="Times New Roman" w:cs="Times New Roman"/>
          <w:i/>
          <w:iCs/>
          <w:sz w:val="24"/>
          <w:szCs w:val="24"/>
        </w:rPr>
        <w:t>smartphone</w:t>
      </w:r>
      <w:r>
        <w:rPr>
          <w:rFonts w:ascii="Times New Roman" w:hAnsi="Times New Roman" w:cs="Times New Roman"/>
          <w:sz w:val="24"/>
          <w:szCs w:val="24"/>
        </w:rPr>
        <w:t xml:space="preserve">. Kamera digunakan untuk mengambil video saat wawancara dan </w:t>
      </w:r>
      <w:r w:rsidRPr="00BA1569">
        <w:rPr>
          <w:rFonts w:ascii="Times New Roman" w:hAnsi="Times New Roman" w:cs="Times New Roman"/>
          <w:i/>
          <w:iCs/>
          <w:sz w:val="24"/>
          <w:szCs w:val="24"/>
        </w:rPr>
        <w:t>smartphone</w:t>
      </w:r>
      <w:r>
        <w:rPr>
          <w:rFonts w:ascii="Times New Roman" w:hAnsi="Times New Roman" w:cs="Times New Roman"/>
          <w:sz w:val="24"/>
          <w:szCs w:val="24"/>
        </w:rPr>
        <w:t xml:space="preserve"> digunakan untuk merekam suara saat wawancara, juga digunakan untuk dokumentasi dalam bentuk foto. </w:t>
      </w:r>
      <w:r w:rsidR="00A55B06">
        <w:rPr>
          <w:rFonts w:ascii="Times New Roman" w:hAnsi="Times New Roman" w:cs="Times New Roman"/>
          <w:sz w:val="24"/>
          <w:szCs w:val="24"/>
          <w:lang w:val="id-ID"/>
        </w:rPr>
        <w:t xml:space="preserve">Observasi yang dilakukan menggunakan kamera </w:t>
      </w:r>
      <w:r w:rsidR="00A55B06" w:rsidRPr="00A55B06">
        <w:rPr>
          <w:rFonts w:ascii="Times New Roman" w:hAnsi="Times New Roman" w:cs="Times New Roman"/>
          <w:i/>
          <w:iCs/>
          <w:sz w:val="24"/>
          <w:szCs w:val="24"/>
          <w:lang w:val="id-ID"/>
        </w:rPr>
        <w:t>mirrorless</w:t>
      </w:r>
      <w:r w:rsidR="00A55B06">
        <w:rPr>
          <w:rFonts w:ascii="Times New Roman" w:hAnsi="Times New Roman" w:cs="Times New Roman"/>
          <w:i/>
          <w:iCs/>
          <w:sz w:val="24"/>
          <w:szCs w:val="24"/>
          <w:lang w:val="id-ID"/>
        </w:rPr>
        <w:t xml:space="preserve"> </w:t>
      </w:r>
      <w:r w:rsidR="00A55B06">
        <w:rPr>
          <w:rFonts w:ascii="Times New Roman" w:hAnsi="Times New Roman" w:cs="Times New Roman"/>
          <w:sz w:val="24"/>
          <w:szCs w:val="24"/>
          <w:lang w:val="id-ID"/>
        </w:rPr>
        <w:t>sebagai alat dokumentasi. Observasi yang dilakukan meliputi :</w:t>
      </w:r>
    </w:p>
    <w:p w14:paraId="36542CE8" w14:textId="32C9048A" w:rsidR="00CF4DFF" w:rsidRDefault="00CF4DFF" w:rsidP="001C4207">
      <w:pPr>
        <w:pStyle w:val="ListParagraph"/>
        <w:numPr>
          <w:ilvl w:val="0"/>
          <w:numId w:val="22"/>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Lokasi paguyuban Jaranan Surojoyo dan Kantor Dinas Kebudayaan Pariwisata Pemuda dan Olahraga.</w:t>
      </w:r>
    </w:p>
    <w:p w14:paraId="5687C8A8" w14:textId="3974282B" w:rsidR="001C4207" w:rsidRPr="001C4207" w:rsidRDefault="001C4207" w:rsidP="001C4207">
      <w:pPr>
        <w:pStyle w:val="ListParagraph"/>
        <w:numPr>
          <w:ilvl w:val="0"/>
          <w:numId w:val="22"/>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CF4DFF">
        <w:rPr>
          <w:rFonts w:ascii="Times New Roman" w:hAnsi="Times New Roman" w:cs="Times New Roman"/>
          <w:sz w:val="24"/>
          <w:szCs w:val="24"/>
          <w:lang w:val="id-ID"/>
        </w:rPr>
        <w:t xml:space="preserve">ertunjukan </w:t>
      </w:r>
      <w:r w:rsidR="00217F10">
        <w:rPr>
          <w:rFonts w:ascii="Times New Roman" w:hAnsi="Times New Roman" w:cs="Times New Roman"/>
          <w:sz w:val="24"/>
          <w:szCs w:val="24"/>
          <w:lang w:val="id-ID"/>
        </w:rPr>
        <w:t xml:space="preserve">pagelaran </w:t>
      </w:r>
      <w:r w:rsidR="00CF4DFF">
        <w:rPr>
          <w:rFonts w:ascii="Times New Roman" w:hAnsi="Times New Roman" w:cs="Times New Roman"/>
          <w:sz w:val="24"/>
          <w:szCs w:val="24"/>
          <w:lang w:val="id-ID"/>
        </w:rPr>
        <w:t>Jaranan Surojoyo.</w:t>
      </w:r>
    </w:p>
    <w:p w14:paraId="0D132741" w14:textId="103FE3EC" w:rsidR="00E72EB0" w:rsidRPr="00243924" w:rsidRDefault="001C4207" w:rsidP="001C4207">
      <w:pPr>
        <w:spacing w:line="480" w:lineRule="auto"/>
        <w:ind w:left="567"/>
        <w:jc w:val="both"/>
        <w:rPr>
          <w:rFonts w:ascii="Times New Roman" w:hAnsi="Times New Roman" w:cs="Times New Roman"/>
          <w:sz w:val="24"/>
          <w:szCs w:val="24"/>
        </w:rPr>
      </w:pPr>
      <w:r>
        <w:rPr>
          <w:rFonts w:ascii="Times New Roman" w:hAnsi="Times New Roman" w:cs="Times New Roman"/>
          <w:sz w:val="24"/>
          <w:szCs w:val="24"/>
          <w:lang w:val="id-ID"/>
        </w:rPr>
        <w:lastRenderedPageBreak/>
        <w:t>Wawancara dilakukan menggunakan petunjuk umum wawancara kepada</w:t>
      </w:r>
      <w:r w:rsidR="00AA3C60">
        <w:rPr>
          <w:rFonts w:ascii="Times New Roman" w:hAnsi="Times New Roman" w:cs="Times New Roman"/>
          <w:sz w:val="24"/>
          <w:szCs w:val="24"/>
          <w:lang w:val="id-ID"/>
        </w:rPr>
        <w:t xml:space="preserve"> Kepala bidang kebudayaan, ketua jaranan, pemain jaranan dan pengamat seni sehingga dalam wawancara ini dilakukan dengan menulis garis besar pokok-pokok pertanyaan dan pertanyaan yang diajukan pun tidak berurutan. B</w:t>
      </w:r>
      <w:r w:rsidR="00E72EB0">
        <w:rPr>
          <w:rFonts w:ascii="Times New Roman" w:hAnsi="Times New Roman" w:cs="Times New Roman"/>
          <w:sz w:val="24"/>
          <w:szCs w:val="24"/>
        </w:rPr>
        <w:t>erikut instrumen wawancara yang digunakan :</w:t>
      </w:r>
    </w:p>
    <w:p w14:paraId="3432EBE9" w14:textId="0AA0ED6B" w:rsidR="00375ECF" w:rsidRPr="00184422" w:rsidRDefault="00E72EB0" w:rsidP="005E1141">
      <w:pPr>
        <w:spacing w:line="480" w:lineRule="auto"/>
        <w:jc w:val="both"/>
        <w:rPr>
          <w:rFonts w:ascii="Times New Roman" w:hAnsi="Times New Roman" w:cs="Times New Roman"/>
          <w:sz w:val="24"/>
          <w:szCs w:val="24"/>
          <w:lang w:val="id-ID"/>
        </w:rPr>
      </w:pPr>
      <w:bookmarkStart w:id="5" w:name="_Hlk40202965"/>
      <w:bookmarkStart w:id="6" w:name="_Hlk40248345"/>
      <w:r>
        <w:rPr>
          <w:rFonts w:ascii="Times New Roman" w:hAnsi="Times New Roman" w:cs="Times New Roman"/>
          <w:sz w:val="24"/>
          <w:szCs w:val="24"/>
        </w:rPr>
        <w:t>Narasumber target : Pak Sunawan</w:t>
      </w:r>
      <w:r w:rsidR="00184422">
        <w:rPr>
          <w:rFonts w:ascii="Times New Roman" w:hAnsi="Times New Roman" w:cs="Times New Roman"/>
          <w:sz w:val="24"/>
          <w:szCs w:val="24"/>
          <w:lang w:val="id-ID"/>
        </w:rPr>
        <w:t xml:space="preserve"> S.E</w:t>
      </w:r>
    </w:p>
    <w:p w14:paraId="48CC04C7" w14:textId="2B494042" w:rsidR="00E72EB0" w:rsidRPr="00375ECF" w:rsidRDefault="00E72EB0" w:rsidP="005E1141">
      <w:pPr>
        <w:spacing w:line="480" w:lineRule="auto"/>
        <w:jc w:val="both"/>
        <w:rPr>
          <w:rFonts w:ascii="Times New Roman" w:hAnsi="Times New Roman" w:cs="Times New Roman"/>
          <w:sz w:val="24"/>
          <w:szCs w:val="24"/>
        </w:rPr>
      </w:pPr>
      <w:r>
        <w:rPr>
          <w:rFonts w:ascii="Times New Roman" w:hAnsi="Times New Roman" w:cs="Times New Roman"/>
          <w:sz w:val="24"/>
          <w:szCs w:val="24"/>
        </w:rPr>
        <w:t>Posisi : Kepala Dinas Kebudayaan Kepemudaan Pariwisata dan Olahraga</w:t>
      </w:r>
      <w:r w:rsidR="001F4CFE">
        <w:rPr>
          <w:rFonts w:ascii="Times New Roman" w:hAnsi="Times New Roman" w:cs="Times New Roman"/>
          <w:sz w:val="24"/>
          <w:szCs w:val="24"/>
          <w:lang w:val="id-ID"/>
        </w:rPr>
        <w:t>, Bidang Kebudayaan Kota Kediri</w:t>
      </w:r>
    </w:p>
    <w:p w14:paraId="55E0126B"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Jelaskan sejarah singkat mengenai Jaranan Kediri?</w:t>
      </w:r>
    </w:p>
    <w:p w14:paraId="102F81B1"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perkembangan Jaranan Kediri sekarang?</w:t>
      </w:r>
    </w:p>
    <w:p w14:paraId="098F2F95"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 yang membedakan Jaranan Kediri dengan yang lain?</w:t>
      </w:r>
    </w:p>
    <w:p w14:paraId="55211728"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Perkembangan pelaku seni Jaranan di Kediri?</w:t>
      </w:r>
    </w:p>
    <w:p w14:paraId="718243ED"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 upaya dari pemerintah untuk mengembangkan dan melestarikan jaranan kediri?</w:t>
      </w:r>
    </w:p>
    <w:p w14:paraId="2D74D89B" w14:textId="77777777" w:rsidR="00E72EB0" w:rsidRPr="00A30263"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Darimana masyarakat tahu adanya jaranan?</w:t>
      </w:r>
    </w:p>
    <w:p w14:paraId="76A66F5F"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kah sudah ada media yang membahas tentang Jaranan kediri?</w:t>
      </w:r>
    </w:p>
    <w:p w14:paraId="6A0B9123" w14:textId="77777777" w:rsidR="00E72EB0"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Media seperti apa yang menurut anda tepat atau cocok untuk jaranan kediri?</w:t>
      </w:r>
    </w:p>
    <w:p w14:paraId="58CBCED8" w14:textId="77777777" w:rsidR="00E72EB0" w:rsidRPr="004B1E0C" w:rsidRDefault="00E72EB0" w:rsidP="005E1141">
      <w:pPr>
        <w:pStyle w:val="ListParagraph"/>
        <w:numPr>
          <w:ilvl w:val="0"/>
          <w:numId w:val="1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cara yang tepat untuk melestarikan jaranan kediri?</w:t>
      </w:r>
    </w:p>
    <w:p w14:paraId="1DCB1A39" w14:textId="6B487586" w:rsidR="00E72EB0" w:rsidRPr="00184422" w:rsidRDefault="00E72EB0" w:rsidP="00F053D1">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Narasumber target : Pak Dekky</w:t>
      </w:r>
      <w:r w:rsidR="00184422">
        <w:rPr>
          <w:rFonts w:ascii="Times New Roman" w:hAnsi="Times New Roman" w:cs="Times New Roman"/>
          <w:sz w:val="24"/>
          <w:szCs w:val="24"/>
          <w:lang w:val="id-ID"/>
        </w:rPr>
        <w:t xml:space="preserve"> Susanto</w:t>
      </w:r>
    </w:p>
    <w:p w14:paraId="13B9C9D0" w14:textId="43670109" w:rsidR="00E72EB0" w:rsidRDefault="00E72EB0" w:rsidP="00F053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sisi : </w:t>
      </w:r>
      <w:r w:rsidR="001F4CFE">
        <w:rPr>
          <w:rFonts w:ascii="Times New Roman" w:hAnsi="Times New Roman" w:cs="Times New Roman"/>
          <w:sz w:val="24"/>
          <w:szCs w:val="24"/>
          <w:lang w:val="id-ID"/>
        </w:rPr>
        <w:t>Staff DISBUPARPORA,</w:t>
      </w:r>
      <w:r>
        <w:rPr>
          <w:rFonts w:ascii="Times New Roman" w:hAnsi="Times New Roman" w:cs="Times New Roman"/>
          <w:sz w:val="24"/>
          <w:szCs w:val="24"/>
        </w:rPr>
        <w:t xml:space="preserve"> Ketua Grup Jaranan Surojoyo dan Ketua Sanggar Kesenian Cipta Citra</w:t>
      </w:r>
    </w:p>
    <w:p w14:paraId="597FE084"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udah berapa lama berkecimpung kesenian jaranan?</w:t>
      </w:r>
    </w:p>
    <w:p w14:paraId="19D50B63" w14:textId="77777777" w:rsidR="00E72EB0" w:rsidRPr="00E3608A"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Jelaskan sejarah singkat mengenai Jaranan Kediri?</w:t>
      </w:r>
    </w:p>
    <w:p w14:paraId="1D2289DE"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perkembangan Jaranan Kediri sekarang?</w:t>
      </w:r>
    </w:p>
    <w:p w14:paraId="510FC644"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 yang membedakan jaranan kediri dengan yang lain?</w:t>
      </w:r>
    </w:p>
    <w:p w14:paraId="6535F684"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 upaya dari pemerintah untuk mengembangkan dan melestarikan jaranan kediri?</w:t>
      </w:r>
    </w:p>
    <w:p w14:paraId="623F21A8"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Darimana masyarakat tahu adanya jaranan?</w:t>
      </w:r>
    </w:p>
    <w:p w14:paraId="2AFB25F7"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kah sudah ada media yang membahas tentang Jaranan kediri?</w:t>
      </w:r>
    </w:p>
    <w:p w14:paraId="7FEC38D6" w14:textId="77777777" w:rsidR="00E72EB0"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Media seperti apa yang menurut anda tepat untuk jaranan kediri?</w:t>
      </w:r>
    </w:p>
    <w:p w14:paraId="244D6E38" w14:textId="77777777" w:rsidR="00E72EB0" w:rsidRPr="00555746" w:rsidRDefault="00E72EB0" w:rsidP="00F053D1">
      <w:pPr>
        <w:pStyle w:val="ListParagraph"/>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cara yang tepat untuk melestarikan jaranan kediri?</w:t>
      </w:r>
    </w:p>
    <w:p w14:paraId="498A1337" w14:textId="77777777" w:rsidR="00E72EB0" w:rsidRDefault="00E72EB0" w:rsidP="00F053D1">
      <w:pPr>
        <w:spacing w:line="480" w:lineRule="auto"/>
        <w:jc w:val="both"/>
        <w:rPr>
          <w:rFonts w:ascii="Times New Roman" w:hAnsi="Times New Roman" w:cs="Times New Roman"/>
          <w:sz w:val="24"/>
          <w:szCs w:val="24"/>
        </w:rPr>
      </w:pPr>
      <w:r>
        <w:rPr>
          <w:rFonts w:ascii="Times New Roman" w:hAnsi="Times New Roman" w:cs="Times New Roman"/>
          <w:sz w:val="24"/>
          <w:szCs w:val="24"/>
        </w:rPr>
        <w:t>Narasumber : Pak Jarwo</w:t>
      </w:r>
    </w:p>
    <w:p w14:paraId="510FF9A6" w14:textId="22F98103" w:rsidR="00E72EB0" w:rsidRDefault="00E72EB0" w:rsidP="00F053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sisi : </w:t>
      </w:r>
      <w:r w:rsidR="00BA1569">
        <w:rPr>
          <w:rFonts w:ascii="Times New Roman" w:hAnsi="Times New Roman" w:cs="Times New Roman"/>
          <w:sz w:val="24"/>
          <w:szCs w:val="24"/>
          <w:lang w:val="id-ID"/>
        </w:rPr>
        <w:t>Pengamat seni dan m</w:t>
      </w:r>
      <w:r>
        <w:rPr>
          <w:rFonts w:ascii="Times New Roman" w:hAnsi="Times New Roman" w:cs="Times New Roman"/>
          <w:sz w:val="24"/>
          <w:szCs w:val="24"/>
        </w:rPr>
        <w:t>asyarakat Kota Kediri</w:t>
      </w:r>
    </w:p>
    <w:p w14:paraId="6CE938E2" w14:textId="77777777" w:rsidR="00E72EB0" w:rsidRDefault="00E72EB0" w:rsidP="00F053D1">
      <w:pPr>
        <w:pStyle w:val="ListParagraph"/>
        <w:numPr>
          <w:ilvl w:val="0"/>
          <w:numId w:val="1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kah anda tahu tentang jaranan kediri?</w:t>
      </w:r>
    </w:p>
    <w:p w14:paraId="4A381F4D" w14:textId="77777777" w:rsidR="00E72EB0" w:rsidRDefault="00E72EB0" w:rsidP="00F053D1">
      <w:pPr>
        <w:pStyle w:val="ListParagraph"/>
        <w:numPr>
          <w:ilvl w:val="0"/>
          <w:numId w:val="1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ering melihat seni jaranan?</w:t>
      </w:r>
    </w:p>
    <w:p w14:paraId="6615A7B5" w14:textId="77777777" w:rsidR="00E72EB0" w:rsidRDefault="00E72EB0" w:rsidP="00F053D1">
      <w:pPr>
        <w:pStyle w:val="ListParagraph"/>
        <w:numPr>
          <w:ilvl w:val="0"/>
          <w:numId w:val="1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Menurut anda, bagaimana perkembangan jaranan kediri sekarang?</w:t>
      </w:r>
    </w:p>
    <w:p w14:paraId="67CFC9AE" w14:textId="77777777" w:rsidR="00E72EB0" w:rsidRDefault="00E72EB0" w:rsidP="00F053D1">
      <w:pPr>
        <w:pStyle w:val="ListParagraph"/>
        <w:numPr>
          <w:ilvl w:val="0"/>
          <w:numId w:val="1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Adakah sudah ada media yang membahas tentang jaranan kediri? </w:t>
      </w:r>
    </w:p>
    <w:p w14:paraId="29790CE0" w14:textId="77777777" w:rsidR="00E72EB0" w:rsidRDefault="00E72EB0" w:rsidP="00F053D1">
      <w:pPr>
        <w:pStyle w:val="ListParagraph"/>
        <w:numPr>
          <w:ilvl w:val="0"/>
          <w:numId w:val="1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Media seperti apa yang cocok untuk mengenal Jaranan Kediri?</w:t>
      </w:r>
    </w:p>
    <w:p w14:paraId="23EFC019" w14:textId="77777777" w:rsidR="00E72EB0" w:rsidRPr="00555746" w:rsidRDefault="00E72EB0" w:rsidP="00F053D1">
      <w:pPr>
        <w:pStyle w:val="ListParagraph"/>
        <w:numPr>
          <w:ilvl w:val="0"/>
          <w:numId w:val="1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cara yang tepat untuk melestarikan jaranan kediri?</w:t>
      </w:r>
    </w:p>
    <w:p w14:paraId="3FA946F0" w14:textId="3CE9069E" w:rsidR="00E72EB0" w:rsidRPr="003C7B04" w:rsidRDefault="00E72EB0" w:rsidP="00F053D1">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Narasumber : </w:t>
      </w:r>
      <w:r w:rsidR="003C7B04">
        <w:rPr>
          <w:rFonts w:ascii="Times New Roman" w:hAnsi="Times New Roman" w:cs="Times New Roman"/>
          <w:sz w:val="24"/>
          <w:szCs w:val="24"/>
          <w:lang w:val="id-ID"/>
        </w:rPr>
        <w:t>Mas Andre</w:t>
      </w:r>
    </w:p>
    <w:p w14:paraId="5C134671" w14:textId="77777777" w:rsidR="00E72EB0" w:rsidRDefault="00E72EB0" w:rsidP="00F053D1">
      <w:pPr>
        <w:spacing w:line="480" w:lineRule="auto"/>
        <w:jc w:val="both"/>
        <w:rPr>
          <w:rFonts w:ascii="Times New Roman" w:hAnsi="Times New Roman" w:cs="Times New Roman"/>
          <w:sz w:val="24"/>
          <w:szCs w:val="24"/>
        </w:rPr>
      </w:pPr>
      <w:r>
        <w:rPr>
          <w:rFonts w:ascii="Times New Roman" w:hAnsi="Times New Roman" w:cs="Times New Roman"/>
          <w:sz w:val="24"/>
          <w:szCs w:val="24"/>
        </w:rPr>
        <w:t>Posisi : Pemain Jaranan</w:t>
      </w:r>
    </w:p>
    <w:p w14:paraId="6A825469"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udah berapa lama menjadi pemain jaranan?</w:t>
      </w:r>
    </w:p>
    <w:p w14:paraId="24ED278C"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aimana perkembangan jaranan sekarang?</w:t>
      </w:r>
    </w:p>
    <w:p w14:paraId="3912F2D0"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 yang membedakan jaranan kediri dengan yang lain?</w:t>
      </w:r>
    </w:p>
    <w:p w14:paraId="26F9DDF2"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 upaya dari pemerintah untuk mengembangkan dan melestarikan jaranan kediri?</w:t>
      </w:r>
    </w:p>
    <w:p w14:paraId="5AC45239"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Darimana masyarakat tahu adanya jaranan?</w:t>
      </w:r>
    </w:p>
    <w:p w14:paraId="38932F39"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Kenapa anda menjadi pemain jaranan?</w:t>
      </w:r>
    </w:p>
    <w:p w14:paraId="0187615F"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kah sudah ada media yang membahas tentang Jaranan kediri?</w:t>
      </w:r>
    </w:p>
    <w:p w14:paraId="72777F27" w14:textId="77777777" w:rsid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Media seperti apa yang menurut anda tepat atau cocok untuk jaranan kediri?</w:t>
      </w:r>
    </w:p>
    <w:p w14:paraId="0BF80E4D" w14:textId="493E34AC" w:rsidR="00FF53CB" w:rsidRPr="00E72EB0" w:rsidRDefault="00E72EB0" w:rsidP="00F053D1">
      <w:pPr>
        <w:pStyle w:val="ListParagraph"/>
        <w:numPr>
          <w:ilvl w:val="0"/>
          <w:numId w:val="15"/>
        </w:numPr>
        <w:spacing w:after="160" w:line="480" w:lineRule="auto"/>
        <w:jc w:val="both"/>
        <w:rPr>
          <w:rFonts w:ascii="Times New Roman" w:hAnsi="Times New Roman" w:cs="Times New Roman"/>
          <w:sz w:val="24"/>
          <w:szCs w:val="24"/>
        </w:rPr>
      </w:pPr>
      <w:r w:rsidRPr="00E72EB0">
        <w:rPr>
          <w:rFonts w:ascii="Times New Roman" w:hAnsi="Times New Roman" w:cs="Times New Roman"/>
          <w:sz w:val="24"/>
          <w:szCs w:val="24"/>
        </w:rPr>
        <w:t>Bagaimana cara yang tepat untuk melestarikan jaranan kediri?</w:t>
      </w:r>
      <w:bookmarkEnd w:id="5"/>
      <w:bookmarkEnd w:id="6"/>
      <w:r w:rsidR="00FF53CB" w:rsidRPr="00E72EB0">
        <w:rPr>
          <w:rFonts w:ascii="Times New Roman" w:hAnsi="Times New Roman" w:cs="Times New Roman"/>
          <w:sz w:val="24"/>
          <w:szCs w:val="24"/>
          <w:lang w:val="en-US"/>
        </w:rPr>
        <w:t xml:space="preserve"> </w:t>
      </w:r>
      <w:bookmarkStart w:id="7" w:name="_GoBack"/>
      <w:bookmarkEnd w:id="7"/>
    </w:p>
    <w:sectPr w:rsidR="00FF53CB" w:rsidRPr="00E72EB0" w:rsidSect="003F6E9F">
      <w:headerReference w:type="default" r:id="rId8"/>
      <w:footerReference w:type="even" r:id="rId9"/>
      <w:footerReference w:type="default" r:id="rId10"/>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F19F4" w14:textId="77777777" w:rsidR="003B4A4B" w:rsidRDefault="003B4A4B" w:rsidP="00FF53CB">
      <w:pPr>
        <w:spacing w:after="0" w:line="240" w:lineRule="auto"/>
      </w:pPr>
      <w:r>
        <w:separator/>
      </w:r>
    </w:p>
  </w:endnote>
  <w:endnote w:type="continuationSeparator" w:id="0">
    <w:p w14:paraId="6039B313" w14:textId="77777777" w:rsidR="003B4A4B" w:rsidRDefault="003B4A4B" w:rsidP="00FF53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244FE" w14:textId="77777777" w:rsidR="00387856" w:rsidRDefault="00387856">
    <w:pPr>
      <w:pStyle w:val="Footer"/>
      <w:jc w:val="center"/>
    </w:pPr>
  </w:p>
  <w:p w14:paraId="4DBDA6CE" w14:textId="77777777" w:rsidR="00387856" w:rsidRPr="009969FB" w:rsidRDefault="00387856" w:rsidP="00FF53CB">
    <w:pPr>
      <w:pStyle w:val="Footer"/>
      <w:tabs>
        <w:tab w:val="center" w:pos="3968"/>
        <w:tab w:val="left" w:pos="4871"/>
      </w:tabs>
      <w:rPr>
        <w:lang w:val="en-US"/>
      </w:rPr>
    </w:pPr>
  </w:p>
  <w:p w14:paraId="7FB50134" w14:textId="77777777" w:rsidR="00387856" w:rsidRDefault="00387856"/>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351C4" w14:textId="77777777" w:rsidR="00387856" w:rsidRDefault="0038785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B64743" w14:textId="77777777" w:rsidR="003B4A4B" w:rsidRDefault="003B4A4B" w:rsidP="00FF53CB">
      <w:pPr>
        <w:spacing w:after="0" w:line="240" w:lineRule="auto"/>
      </w:pPr>
      <w:r>
        <w:separator/>
      </w:r>
    </w:p>
  </w:footnote>
  <w:footnote w:type="continuationSeparator" w:id="0">
    <w:p w14:paraId="52CADD9D" w14:textId="77777777" w:rsidR="003B4A4B" w:rsidRDefault="003B4A4B" w:rsidP="00FF53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926064942"/>
      <w:docPartObj>
        <w:docPartGallery w:val="Page Numbers (Top of Page)"/>
        <w:docPartUnique/>
      </w:docPartObj>
    </w:sdtPr>
    <w:sdtEndPr>
      <w:rPr>
        <w:noProof/>
      </w:rPr>
    </w:sdtEndPr>
    <w:sdtContent>
      <w:p w14:paraId="219421EE" w14:textId="7B99B7C5" w:rsidR="00387856" w:rsidRDefault="00387856">
        <w:pPr>
          <w:pStyle w:val="Header"/>
          <w:jc w:val="right"/>
        </w:pPr>
        <w:r>
          <w:rPr>
            <w:noProof w:val="0"/>
          </w:rPr>
          <w:fldChar w:fldCharType="begin"/>
        </w:r>
        <w:r>
          <w:instrText xml:space="preserve"> PAGE   \* MERGEFORMAT </w:instrText>
        </w:r>
        <w:r>
          <w:rPr>
            <w:noProof w:val="0"/>
          </w:rPr>
          <w:fldChar w:fldCharType="separate"/>
        </w:r>
        <w:r w:rsidR="00E863FD">
          <w:t>9</w:t>
        </w:r>
        <w:r>
          <w:fldChar w:fldCharType="end"/>
        </w:r>
      </w:p>
    </w:sdtContent>
  </w:sdt>
  <w:p w14:paraId="4AE66E58" w14:textId="77777777" w:rsidR="00387856" w:rsidRPr="00B46DF6" w:rsidRDefault="00387856" w:rsidP="00FF53CB">
    <w:pPr>
      <w:pStyle w:val="Header"/>
      <w:jc w:val="cent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403EA"/>
    <w:multiLevelType w:val="hybridMultilevel"/>
    <w:tmpl w:val="63DC501C"/>
    <w:lvl w:ilvl="0" w:tplc="988EF0F0">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7C654D"/>
    <w:multiLevelType w:val="hybridMultilevel"/>
    <w:tmpl w:val="5CE2AE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20020D"/>
    <w:multiLevelType w:val="multilevel"/>
    <w:tmpl w:val="8508E5CC"/>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2136" w:hanging="576"/>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2847" w:hanging="720"/>
      </w:pPr>
      <w:rPr>
        <w:rFonts w:hint="default"/>
      </w:rPr>
    </w:lvl>
    <w:lvl w:ilvl="3">
      <w:start w:val="1"/>
      <w:numFmt w:val="decimal"/>
      <w:pStyle w:val="Heading4"/>
      <w:lvlText w:val="%1.%2.%3.%4"/>
      <w:lvlJc w:val="left"/>
      <w:pPr>
        <w:ind w:left="864" w:hanging="864"/>
      </w:pPr>
      <w:rPr>
        <w:rFonts w:hint="default"/>
        <w:b/>
        <w:bCs/>
        <w:sz w:val="24"/>
        <w:szCs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E935251"/>
    <w:multiLevelType w:val="hybridMultilevel"/>
    <w:tmpl w:val="7884F3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3E275C"/>
    <w:multiLevelType w:val="hybridMultilevel"/>
    <w:tmpl w:val="821251B4"/>
    <w:lvl w:ilvl="0" w:tplc="286039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162E0476"/>
    <w:multiLevelType w:val="hybridMultilevel"/>
    <w:tmpl w:val="85DCDD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6711B9"/>
    <w:multiLevelType w:val="hybridMultilevel"/>
    <w:tmpl w:val="33B61542"/>
    <w:lvl w:ilvl="0" w:tplc="04210019">
      <w:start w:val="1"/>
      <w:numFmt w:val="lowerLetter"/>
      <w:lvlText w:val="%1."/>
      <w:lvlJc w:val="left"/>
      <w:pPr>
        <w:ind w:left="1440" w:hanging="360"/>
      </w:pPr>
      <w:rPr>
        <w:rFonts w:hint="default"/>
      </w:rPr>
    </w:lvl>
    <w:lvl w:ilvl="1" w:tplc="0421000F">
      <w:start w:val="1"/>
      <w:numFmt w:val="decimal"/>
      <w:lvlText w:val="%2."/>
      <w:lvlJc w:val="left"/>
      <w:pPr>
        <w:ind w:left="3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3355F71"/>
    <w:multiLevelType w:val="hybridMultilevel"/>
    <w:tmpl w:val="6212A7A2"/>
    <w:lvl w:ilvl="0" w:tplc="04090019">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7577ACC"/>
    <w:multiLevelType w:val="hybridMultilevel"/>
    <w:tmpl w:val="C2605F10"/>
    <w:lvl w:ilvl="0" w:tplc="5E6498FC">
      <w:start w:val="1"/>
      <w:numFmt w:val="low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A84BB2"/>
    <w:multiLevelType w:val="hybridMultilevel"/>
    <w:tmpl w:val="B5A296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5C80494"/>
    <w:multiLevelType w:val="hybridMultilevel"/>
    <w:tmpl w:val="66842D8C"/>
    <w:lvl w:ilvl="0" w:tplc="FAD20F4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3728409E"/>
    <w:multiLevelType w:val="hybridMultilevel"/>
    <w:tmpl w:val="38B6ECE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7643115"/>
    <w:multiLevelType w:val="hybridMultilevel"/>
    <w:tmpl w:val="B3F68CE6"/>
    <w:lvl w:ilvl="0" w:tplc="253CF64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D5F14E5"/>
    <w:multiLevelType w:val="hybridMultilevel"/>
    <w:tmpl w:val="35821F66"/>
    <w:lvl w:ilvl="0" w:tplc="532C4DC0">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4" w15:restartNumberingAfterBreak="0">
    <w:nsid w:val="431003A3"/>
    <w:multiLevelType w:val="hybridMultilevel"/>
    <w:tmpl w:val="60228CDE"/>
    <w:lvl w:ilvl="0" w:tplc="CAB40D3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F625E9"/>
    <w:multiLevelType w:val="hybridMultilevel"/>
    <w:tmpl w:val="3BA48A0E"/>
    <w:lvl w:ilvl="0" w:tplc="0D8C39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C18744D"/>
    <w:multiLevelType w:val="hybridMultilevel"/>
    <w:tmpl w:val="01567E74"/>
    <w:lvl w:ilvl="0" w:tplc="2244CEE6">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3E4084A"/>
    <w:multiLevelType w:val="hybridMultilevel"/>
    <w:tmpl w:val="A6D24D08"/>
    <w:lvl w:ilvl="0" w:tplc="C83654E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47E2FB0"/>
    <w:multiLevelType w:val="multilevel"/>
    <w:tmpl w:val="EC4A6628"/>
    <w:lvl w:ilvl="0">
      <w:start w:val="1"/>
      <w:numFmt w:val="lowerLetter"/>
      <w:lvlText w:val="%1."/>
      <w:lvlJc w:val="left"/>
      <w:pPr>
        <w:ind w:left="1211" w:hanging="360"/>
      </w:pPr>
      <w:rPr>
        <w:rFonts w:hint="default"/>
        <w:b w:val="0"/>
      </w:rPr>
    </w:lvl>
    <w:lvl w:ilvl="1">
      <w:start w:val="2"/>
      <w:numFmt w:val="decimal"/>
      <w:isLgl/>
      <w:lvlText w:val="%1.%2"/>
      <w:lvlJc w:val="left"/>
      <w:pPr>
        <w:ind w:left="1511" w:hanging="660"/>
      </w:pPr>
      <w:rPr>
        <w:rFonts w:hint="default"/>
      </w:rPr>
    </w:lvl>
    <w:lvl w:ilvl="2">
      <w:start w:val="2"/>
      <w:numFmt w:val="decimal"/>
      <w:isLgl/>
      <w:lvlText w:val="%1.%2.%3"/>
      <w:lvlJc w:val="left"/>
      <w:pPr>
        <w:ind w:left="1571" w:hanging="720"/>
      </w:pPr>
      <w:rPr>
        <w:rFonts w:hint="default"/>
      </w:rPr>
    </w:lvl>
    <w:lvl w:ilvl="3">
      <w:start w:val="2"/>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9" w15:restartNumberingAfterBreak="0">
    <w:nsid w:val="5AD73B3E"/>
    <w:multiLevelType w:val="hybridMultilevel"/>
    <w:tmpl w:val="E7D6B1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B1A46A4"/>
    <w:multiLevelType w:val="hybridMultilevel"/>
    <w:tmpl w:val="D7FECD04"/>
    <w:lvl w:ilvl="0" w:tplc="136EB96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CC83FC8"/>
    <w:multiLevelType w:val="hybridMultilevel"/>
    <w:tmpl w:val="16865390"/>
    <w:lvl w:ilvl="0" w:tplc="44AE3BA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643A5C20"/>
    <w:multiLevelType w:val="hybridMultilevel"/>
    <w:tmpl w:val="3A903A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CD20391"/>
    <w:multiLevelType w:val="hybridMultilevel"/>
    <w:tmpl w:val="A89A8DE8"/>
    <w:lvl w:ilvl="0" w:tplc="04090019">
      <w:start w:val="1"/>
      <w:numFmt w:val="lowerLetter"/>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15:restartNumberingAfterBreak="0">
    <w:nsid w:val="6E0B6C8C"/>
    <w:multiLevelType w:val="hybridMultilevel"/>
    <w:tmpl w:val="2D8CBF38"/>
    <w:lvl w:ilvl="0" w:tplc="5DFCF8CE">
      <w:start w:val="1"/>
      <w:numFmt w:val="lowerLetter"/>
      <w:lvlText w:val="%1."/>
      <w:lvlJc w:val="left"/>
      <w:pPr>
        <w:ind w:left="1800" w:hanging="360"/>
      </w:pPr>
      <w:rPr>
        <w:rFonts w:hint="default"/>
        <w:sz w:val="24"/>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6FA313AA"/>
    <w:multiLevelType w:val="hybridMultilevel"/>
    <w:tmpl w:val="1BF4E5AE"/>
    <w:lvl w:ilvl="0" w:tplc="E182EDE6">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6" w15:restartNumberingAfterBreak="0">
    <w:nsid w:val="70106AD4"/>
    <w:multiLevelType w:val="hybridMultilevel"/>
    <w:tmpl w:val="168AEEC2"/>
    <w:lvl w:ilvl="0" w:tplc="3BDE1B88">
      <w:start w:val="1"/>
      <w:numFmt w:val="decimal"/>
      <w:lvlText w:val="%1."/>
      <w:lvlJc w:val="left"/>
      <w:pPr>
        <w:ind w:left="720" w:hanging="360"/>
      </w:pPr>
      <w:rPr>
        <w:rFonts w:hint="default"/>
        <w:i w:val="0"/>
        <w:i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4716619"/>
    <w:multiLevelType w:val="hybridMultilevel"/>
    <w:tmpl w:val="CE9267EA"/>
    <w:lvl w:ilvl="0" w:tplc="0818E5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3"/>
  </w:num>
  <w:num w:numId="2">
    <w:abstractNumId w:val="2"/>
  </w:num>
  <w:num w:numId="3">
    <w:abstractNumId w:val="2"/>
    <w:lvlOverride w:ilvl="0">
      <w:startOverride w:val="2"/>
    </w:lvlOverride>
    <w:lvlOverride w:ilvl="1">
      <w:startOverride w:val="1"/>
    </w:lvlOverride>
  </w:num>
  <w:num w:numId="4">
    <w:abstractNumId w:val="18"/>
  </w:num>
  <w:num w:numId="5">
    <w:abstractNumId w:val="7"/>
  </w:num>
  <w:num w:numId="6">
    <w:abstractNumId w:val="8"/>
  </w:num>
  <w:num w:numId="7">
    <w:abstractNumId w:val="11"/>
  </w:num>
  <w:num w:numId="8">
    <w:abstractNumId w:val="24"/>
  </w:num>
  <w:num w:numId="9">
    <w:abstractNumId w:val="16"/>
  </w:num>
  <w:num w:numId="10">
    <w:abstractNumId w:val="25"/>
  </w:num>
  <w:num w:numId="11">
    <w:abstractNumId w:val="27"/>
  </w:num>
  <w:num w:numId="12">
    <w:abstractNumId w:val="1"/>
  </w:num>
  <w:num w:numId="13">
    <w:abstractNumId w:val="9"/>
  </w:num>
  <w:num w:numId="14">
    <w:abstractNumId w:val="3"/>
  </w:num>
  <w:num w:numId="15">
    <w:abstractNumId w:val="19"/>
  </w:num>
  <w:num w:numId="16">
    <w:abstractNumId w:val="6"/>
  </w:num>
  <w:num w:numId="17">
    <w:abstractNumId w:val="13"/>
  </w:num>
  <w:num w:numId="18">
    <w:abstractNumId w:val="5"/>
  </w:num>
  <w:num w:numId="19">
    <w:abstractNumId w:val="14"/>
  </w:num>
  <w:num w:numId="20">
    <w:abstractNumId w:val="12"/>
  </w:num>
  <w:num w:numId="21">
    <w:abstractNumId w:val="17"/>
  </w:num>
  <w:num w:numId="22">
    <w:abstractNumId w:val="4"/>
  </w:num>
  <w:num w:numId="23">
    <w:abstractNumId w:val="10"/>
  </w:num>
  <w:num w:numId="24">
    <w:abstractNumId w:val="21"/>
  </w:num>
  <w:num w:numId="25">
    <w:abstractNumId w:val="22"/>
  </w:num>
  <w:num w:numId="26">
    <w:abstractNumId w:val="20"/>
  </w:num>
  <w:num w:numId="27">
    <w:abstractNumId w:val="26"/>
  </w:num>
  <w:num w:numId="28">
    <w:abstractNumId w:val="15"/>
  </w:num>
  <w:num w:numId="29">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44908"/>
    <w:rsid w:val="00003644"/>
    <w:rsid w:val="0000592B"/>
    <w:rsid w:val="00006E1B"/>
    <w:rsid w:val="000132BF"/>
    <w:rsid w:val="00014162"/>
    <w:rsid w:val="00015C1E"/>
    <w:rsid w:val="000162AB"/>
    <w:rsid w:val="0001635D"/>
    <w:rsid w:val="00016566"/>
    <w:rsid w:val="00016E10"/>
    <w:rsid w:val="00017452"/>
    <w:rsid w:val="00021988"/>
    <w:rsid w:val="000234DF"/>
    <w:rsid w:val="00024B5E"/>
    <w:rsid w:val="00025B7C"/>
    <w:rsid w:val="00027A72"/>
    <w:rsid w:val="000316F0"/>
    <w:rsid w:val="00031FAD"/>
    <w:rsid w:val="00033A12"/>
    <w:rsid w:val="00034754"/>
    <w:rsid w:val="00035FE7"/>
    <w:rsid w:val="00036399"/>
    <w:rsid w:val="000409DC"/>
    <w:rsid w:val="000439F3"/>
    <w:rsid w:val="00044623"/>
    <w:rsid w:val="0004615F"/>
    <w:rsid w:val="00046E42"/>
    <w:rsid w:val="00047C54"/>
    <w:rsid w:val="000524AE"/>
    <w:rsid w:val="00053198"/>
    <w:rsid w:val="00054DBE"/>
    <w:rsid w:val="000607E7"/>
    <w:rsid w:val="0006182F"/>
    <w:rsid w:val="00070F09"/>
    <w:rsid w:val="00071F0A"/>
    <w:rsid w:val="0007261C"/>
    <w:rsid w:val="000726AA"/>
    <w:rsid w:val="000726F0"/>
    <w:rsid w:val="00072874"/>
    <w:rsid w:val="00072C1A"/>
    <w:rsid w:val="00074311"/>
    <w:rsid w:val="00076096"/>
    <w:rsid w:val="00076B07"/>
    <w:rsid w:val="000802D0"/>
    <w:rsid w:val="00080DB1"/>
    <w:rsid w:val="00081083"/>
    <w:rsid w:val="00081702"/>
    <w:rsid w:val="00081CD4"/>
    <w:rsid w:val="00083BF3"/>
    <w:rsid w:val="00083D34"/>
    <w:rsid w:val="0008550D"/>
    <w:rsid w:val="0008558D"/>
    <w:rsid w:val="00085606"/>
    <w:rsid w:val="00085AB1"/>
    <w:rsid w:val="000867B7"/>
    <w:rsid w:val="00087278"/>
    <w:rsid w:val="000879D3"/>
    <w:rsid w:val="00091608"/>
    <w:rsid w:val="000936EE"/>
    <w:rsid w:val="00093BEF"/>
    <w:rsid w:val="00093E48"/>
    <w:rsid w:val="000940D5"/>
    <w:rsid w:val="00094748"/>
    <w:rsid w:val="00094F80"/>
    <w:rsid w:val="000956E6"/>
    <w:rsid w:val="0009736E"/>
    <w:rsid w:val="000A0B87"/>
    <w:rsid w:val="000A17E9"/>
    <w:rsid w:val="000A3ADB"/>
    <w:rsid w:val="000A427A"/>
    <w:rsid w:val="000A51BE"/>
    <w:rsid w:val="000A53E3"/>
    <w:rsid w:val="000A5904"/>
    <w:rsid w:val="000A666B"/>
    <w:rsid w:val="000A7732"/>
    <w:rsid w:val="000A78D9"/>
    <w:rsid w:val="000B0276"/>
    <w:rsid w:val="000B03A5"/>
    <w:rsid w:val="000B0ECA"/>
    <w:rsid w:val="000B0ECB"/>
    <w:rsid w:val="000B2217"/>
    <w:rsid w:val="000B2703"/>
    <w:rsid w:val="000B4826"/>
    <w:rsid w:val="000B4DEC"/>
    <w:rsid w:val="000B56B3"/>
    <w:rsid w:val="000C0032"/>
    <w:rsid w:val="000C010F"/>
    <w:rsid w:val="000C013F"/>
    <w:rsid w:val="000C17EC"/>
    <w:rsid w:val="000C1DA9"/>
    <w:rsid w:val="000C3259"/>
    <w:rsid w:val="000C4398"/>
    <w:rsid w:val="000C4CC0"/>
    <w:rsid w:val="000C5363"/>
    <w:rsid w:val="000C5E90"/>
    <w:rsid w:val="000C6446"/>
    <w:rsid w:val="000C77A6"/>
    <w:rsid w:val="000D1F5D"/>
    <w:rsid w:val="000D3B82"/>
    <w:rsid w:val="000D6267"/>
    <w:rsid w:val="000D6EB1"/>
    <w:rsid w:val="000D74E1"/>
    <w:rsid w:val="000D7644"/>
    <w:rsid w:val="000E02F7"/>
    <w:rsid w:val="000E038A"/>
    <w:rsid w:val="000E0A74"/>
    <w:rsid w:val="000E0C59"/>
    <w:rsid w:val="000E0C73"/>
    <w:rsid w:val="000E31BF"/>
    <w:rsid w:val="000E31E7"/>
    <w:rsid w:val="000E355D"/>
    <w:rsid w:val="000E4A16"/>
    <w:rsid w:val="000E552D"/>
    <w:rsid w:val="000E5595"/>
    <w:rsid w:val="000F1E4A"/>
    <w:rsid w:val="000F3F73"/>
    <w:rsid w:val="000F54AA"/>
    <w:rsid w:val="000F5F41"/>
    <w:rsid w:val="000F7196"/>
    <w:rsid w:val="001007FD"/>
    <w:rsid w:val="00100C8D"/>
    <w:rsid w:val="00102109"/>
    <w:rsid w:val="00102937"/>
    <w:rsid w:val="00102B4A"/>
    <w:rsid w:val="00106DFB"/>
    <w:rsid w:val="00107122"/>
    <w:rsid w:val="001128DC"/>
    <w:rsid w:val="0011294D"/>
    <w:rsid w:val="00112B88"/>
    <w:rsid w:val="001140C5"/>
    <w:rsid w:val="001144E2"/>
    <w:rsid w:val="00115DDB"/>
    <w:rsid w:val="00117512"/>
    <w:rsid w:val="00117B00"/>
    <w:rsid w:val="00120D8A"/>
    <w:rsid w:val="00122332"/>
    <w:rsid w:val="00123CBF"/>
    <w:rsid w:val="00124C8F"/>
    <w:rsid w:val="00125E1F"/>
    <w:rsid w:val="0012630E"/>
    <w:rsid w:val="00126E9E"/>
    <w:rsid w:val="00130012"/>
    <w:rsid w:val="001311B2"/>
    <w:rsid w:val="00131334"/>
    <w:rsid w:val="00131FB8"/>
    <w:rsid w:val="00134A74"/>
    <w:rsid w:val="0013648D"/>
    <w:rsid w:val="00140671"/>
    <w:rsid w:val="0014077C"/>
    <w:rsid w:val="001410FB"/>
    <w:rsid w:val="00142176"/>
    <w:rsid w:val="0014286C"/>
    <w:rsid w:val="00142940"/>
    <w:rsid w:val="00143A53"/>
    <w:rsid w:val="001443DF"/>
    <w:rsid w:val="00144CA7"/>
    <w:rsid w:val="001454BB"/>
    <w:rsid w:val="00146ACD"/>
    <w:rsid w:val="00153D84"/>
    <w:rsid w:val="00153E4B"/>
    <w:rsid w:val="00155731"/>
    <w:rsid w:val="00156068"/>
    <w:rsid w:val="001618F8"/>
    <w:rsid w:val="00162A97"/>
    <w:rsid w:val="00165109"/>
    <w:rsid w:val="00165FE6"/>
    <w:rsid w:val="00171003"/>
    <w:rsid w:val="00173F58"/>
    <w:rsid w:val="001751E3"/>
    <w:rsid w:val="001768AF"/>
    <w:rsid w:val="00181203"/>
    <w:rsid w:val="00184422"/>
    <w:rsid w:val="001865FE"/>
    <w:rsid w:val="0018694A"/>
    <w:rsid w:val="001903BD"/>
    <w:rsid w:val="001934AC"/>
    <w:rsid w:val="001968D9"/>
    <w:rsid w:val="00196E3B"/>
    <w:rsid w:val="00197D41"/>
    <w:rsid w:val="001A0F92"/>
    <w:rsid w:val="001A139A"/>
    <w:rsid w:val="001A210B"/>
    <w:rsid w:val="001A21DD"/>
    <w:rsid w:val="001A22A5"/>
    <w:rsid w:val="001A37E1"/>
    <w:rsid w:val="001A5A6C"/>
    <w:rsid w:val="001A62C1"/>
    <w:rsid w:val="001A72D8"/>
    <w:rsid w:val="001A7D7F"/>
    <w:rsid w:val="001A7DAF"/>
    <w:rsid w:val="001A7FB0"/>
    <w:rsid w:val="001B1D56"/>
    <w:rsid w:val="001B6921"/>
    <w:rsid w:val="001C1A58"/>
    <w:rsid w:val="001C3A55"/>
    <w:rsid w:val="001C3B1B"/>
    <w:rsid w:val="001C4207"/>
    <w:rsid w:val="001C5BF0"/>
    <w:rsid w:val="001C6065"/>
    <w:rsid w:val="001D2F3E"/>
    <w:rsid w:val="001D33D9"/>
    <w:rsid w:val="001D3414"/>
    <w:rsid w:val="001D397C"/>
    <w:rsid w:val="001D4146"/>
    <w:rsid w:val="001D45A9"/>
    <w:rsid w:val="001D494E"/>
    <w:rsid w:val="001D51EC"/>
    <w:rsid w:val="001D7908"/>
    <w:rsid w:val="001D7B85"/>
    <w:rsid w:val="001D7E30"/>
    <w:rsid w:val="001E137E"/>
    <w:rsid w:val="001E1FEB"/>
    <w:rsid w:val="001E2990"/>
    <w:rsid w:val="001E318B"/>
    <w:rsid w:val="001E3F29"/>
    <w:rsid w:val="001E4046"/>
    <w:rsid w:val="001E4AB1"/>
    <w:rsid w:val="001E5100"/>
    <w:rsid w:val="001E5AB5"/>
    <w:rsid w:val="001E5FC9"/>
    <w:rsid w:val="001F056D"/>
    <w:rsid w:val="001F0885"/>
    <w:rsid w:val="001F154C"/>
    <w:rsid w:val="001F27F0"/>
    <w:rsid w:val="001F416E"/>
    <w:rsid w:val="001F4CFE"/>
    <w:rsid w:val="001F6309"/>
    <w:rsid w:val="00200008"/>
    <w:rsid w:val="00200435"/>
    <w:rsid w:val="00200691"/>
    <w:rsid w:val="00201287"/>
    <w:rsid w:val="00201FC9"/>
    <w:rsid w:val="00202067"/>
    <w:rsid w:val="00202744"/>
    <w:rsid w:val="00202BA8"/>
    <w:rsid w:val="00203AED"/>
    <w:rsid w:val="00203D46"/>
    <w:rsid w:val="00204E1F"/>
    <w:rsid w:val="0020612D"/>
    <w:rsid w:val="0020612F"/>
    <w:rsid w:val="002062A0"/>
    <w:rsid w:val="0020712D"/>
    <w:rsid w:val="002072BA"/>
    <w:rsid w:val="00211A19"/>
    <w:rsid w:val="00217F10"/>
    <w:rsid w:val="00224632"/>
    <w:rsid w:val="002267A9"/>
    <w:rsid w:val="002304D2"/>
    <w:rsid w:val="00230BD7"/>
    <w:rsid w:val="002325E2"/>
    <w:rsid w:val="002370D6"/>
    <w:rsid w:val="002404BC"/>
    <w:rsid w:val="00244908"/>
    <w:rsid w:val="00244E7D"/>
    <w:rsid w:val="0025267B"/>
    <w:rsid w:val="002528AE"/>
    <w:rsid w:val="002539DD"/>
    <w:rsid w:val="00256E9E"/>
    <w:rsid w:val="002574D2"/>
    <w:rsid w:val="00260F9E"/>
    <w:rsid w:val="00261086"/>
    <w:rsid w:val="00261DB9"/>
    <w:rsid w:val="00262842"/>
    <w:rsid w:val="00264369"/>
    <w:rsid w:val="00264AE5"/>
    <w:rsid w:val="0026576A"/>
    <w:rsid w:val="00265908"/>
    <w:rsid w:val="002668C9"/>
    <w:rsid w:val="00266BC9"/>
    <w:rsid w:val="00270A5E"/>
    <w:rsid w:val="00270F6A"/>
    <w:rsid w:val="00272DAD"/>
    <w:rsid w:val="002731E1"/>
    <w:rsid w:val="00274B28"/>
    <w:rsid w:val="002752A3"/>
    <w:rsid w:val="0027609A"/>
    <w:rsid w:val="00276F77"/>
    <w:rsid w:val="0028167A"/>
    <w:rsid w:val="0028226D"/>
    <w:rsid w:val="00282F6C"/>
    <w:rsid w:val="00283AF7"/>
    <w:rsid w:val="0028455B"/>
    <w:rsid w:val="00284E45"/>
    <w:rsid w:val="00287888"/>
    <w:rsid w:val="00290CF4"/>
    <w:rsid w:val="00291476"/>
    <w:rsid w:val="002918F9"/>
    <w:rsid w:val="00294D65"/>
    <w:rsid w:val="00295693"/>
    <w:rsid w:val="00296BC1"/>
    <w:rsid w:val="00297222"/>
    <w:rsid w:val="002A089C"/>
    <w:rsid w:val="002A0C36"/>
    <w:rsid w:val="002A1973"/>
    <w:rsid w:val="002A2DF1"/>
    <w:rsid w:val="002A3EF0"/>
    <w:rsid w:val="002A4210"/>
    <w:rsid w:val="002B012E"/>
    <w:rsid w:val="002B04D8"/>
    <w:rsid w:val="002B1448"/>
    <w:rsid w:val="002B309B"/>
    <w:rsid w:val="002B344F"/>
    <w:rsid w:val="002B34B1"/>
    <w:rsid w:val="002B4D8A"/>
    <w:rsid w:val="002B5592"/>
    <w:rsid w:val="002B72C6"/>
    <w:rsid w:val="002B74BB"/>
    <w:rsid w:val="002C08EA"/>
    <w:rsid w:val="002C13DC"/>
    <w:rsid w:val="002C560E"/>
    <w:rsid w:val="002C6F2F"/>
    <w:rsid w:val="002D18AA"/>
    <w:rsid w:val="002D36CE"/>
    <w:rsid w:val="002D3A79"/>
    <w:rsid w:val="002D6609"/>
    <w:rsid w:val="002E1EC0"/>
    <w:rsid w:val="002E2356"/>
    <w:rsid w:val="002E2D25"/>
    <w:rsid w:val="002E31C4"/>
    <w:rsid w:val="002E37E4"/>
    <w:rsid w:val="002E4864"/>
    <w:rsid w:val="002E6011"/>
    <w:rsid w:val="002F13B8"/>
    <w:rsid w:val="002F246E"/>
    <w:rsid w:val="002F3179"/>
    <w:rsid w:val="002F53B4"/>
    <w:rsid w:val="002F69BF"/>
    <w:rsid w:val="002F7C05"/>
    <w:rsid w:val="00300658"/>
    <w:rsid w:val="00303AAE"/>
    <w:rsid w:val="00304080"/>
    <w:rsid w:val="0030409E"/>
    <w:rsid w:val="0030410F"/>
    <w:rsid w:val="00304F04"/>
    <w:rsid w:val="00306F2C"/>
    <w:rsid w:val="00307B30"/>
    <w:rsid w:val="00311001"/>
    <w:rsid w:val="00311B3A"/>
    <w:rsid w:val="00313A16"/>
    <w:rsid w:val="00313FD6"/>
    <w:rsid w:val="00314E31"/>
    <w:rsid w:val="00315D86"/>
    <w:rsid w:val="00316333"/>
    <w:rsid w:val="003164D5"/>
    <w:rsid w:val="00316A10"/>
    <w:rsid w:val="00316BDD"/>
    <w:rsid w:val="00320196"/>
    <w:rsid w:val="0032032C"/>
    <w:rsid w:val="00321656"/>
    <w:rsid w:val="00323832"/>
    <w:rsid w:val="00323D08"/>
    <w:rsid w:val="0032580F"/>
    <w:rsid w:val="00326473"/>
    <w:rsid w:val="00326888"/>
    <w:rsid w:val="00330F99"/>
    <w:rsid w:val="0033126A"/>
    <w:rsid w:val="00331C33"/>
    <w:rsid w:val="00332CB7"/>
    <w:rsid w:val="003363CD"/>
    <w:rsid w:val="0033770A"/>
    <w:rsid w:val="00337985"/>
    <w:rsid w:val="00341367"/>
    <w:rsid w:val="00341EB7"/>
    <w:rsid w:val="00342908"/>
    <w:rsid w:val="003449B9"/>
    <w:rsid w:val="003469E9"/>
    <w:rsid w:val="00347D5A"/>
    <w:rsid w:val="00347EEC"/>
    <w:rsid w:val="00350CAF"/>
    <w:rsid w:val="00353AAA"/>
    <w:rsid w:val="00353B06"/>
    <w:rsid w:val="00356CE5"/>
    <w:rsid w:val="00362040"/>
    <w:rsid w:val="00362ED6"/>
    <w:rsid w:val="0036594F"/>
    <w:rsid w:val="00367386"/>
    <w:rsid w:val="00367BD0"/>
    <w:rsid w:val="0037054C"/>
    <w:rsid w:val="0037170A"/>
    <w:rsid w:val="00373EDD"/>
    <w:rsid w:val="00375ECF"/>
    <w:rsid w:val="003764A9"/>
    <w:rsid w:val="00377BDC"/>
    <w:rsid w:val="00382164"/>
    <w:rsid w:val="00385157"/>
    <w:rsid w:val="003859F2"/>
    <w:rsid w:val="00386C31"/>
    <w:rsid w:val="00387175"/>
    <w:rsid w:val="0038770E"/>
    <w:rsid w:val="00387856"/>
    <w:rsid w:val="0039434D"/>
    <w:rsid w:val="003949A6"/>
    <w:rsid w:val="00395938"/>
    <w:rsid w:val="00395C62"/>
    <w:rsid w:val="0039768E"/>
    <w:rsid w:val="00397D26"/>
    <w:rsid w:val="00397ED4"/>
    <w:rsid w:val="003A0B12"/>
    <w:rsid w:val="003A1C6A"/>
    <w:rsid w:val="003A43A7"/>
    <w:rsid w:val="003A44E4"/>
    <w:rsid w:val="003A495C"/>
    <w:rsid w:val="003A4AF2"/>
    <w:rsid w:val="003A68D8"/>
    <w:rsid w:val="003B02D2"/>
    <w:rsid w:val="003B12CD"/>
    <w:rsid w:val="003B32CD"/>
    <w:rsid w:val="003B34EF"/>
    <w:rsid w:val="003B49C3"/>
    <w:rsid w:val="003B4A4B"/>
    <w:rsid w:val="003B6B52"/>
    <w:rsid w:val="003B6E5C"/>
    <w:rsid w:val="003C01DC"/>
    <w:rsid w:val="003C15E3"/>
    <w:rsid w:val="003C1626"/>
    <w:rsid w:val="003C1819"/>
    <w:rsid w:val="003C274B"/>
    <w:rsid w:val="003C4DCA"/>
    <w:rsid w:val="003C5095"/>
    <w:rsid w:val="003C5C44"/>
    <w:rsid w:val="003C5F48"/>
    <w:rsid w:val="003C7280"/>
    <w:rsid w:val="003C7ACB"/>
    <w:rsid w:val="003C7B04"/>
    <w:rsid w:val="003D00E0"/>
    <w:rsid w:val="003D0376"/>
    <w:rsid w:val="003D07D4"/>
    <w:rsid w:val="003D21EB"/>
    <w:rsid w:val="003D4577"/>
    <w:rsid w:val="003D4711"/>
    <w:rsid w:val="003D496E"/>
    <w:rsid w:val="003D4ADA"/>
    <w:rsid w:val="003D5321"/>
    <w:rsid w:val="003D57A3"/>
    <w:rsid w:val="003D7259"/>
    <w:rsid w:val="003D7A2C"/>
    <w:rsid w:val="003E2038"/>
    <w:rsid w:val="003E34EE"/>
    <w:rsid w:val="003E3F09"/>
    <w:rsid w:val="003E76BB"/>
    <w:rsid w:val="003F32B9"/>
    <w:rsid w:val="003F3C87"/>
    <w:rsid w:val="003F475B"/>
    <w:rsid w:val="003F4DF2"/>
    <w:rsid w:val="003F552F"/>
    <w:rsid w:val="003F60E4"/>
    <w:rsid w:val="003F6E9F"/>
    <w:rsid w:val="003F70CA"/>
    <w:rsid w:val="003F7787"/>
    <w:rsid w:val="003F7D1B"/>
    <w:rsid w:val="004013E5"/>
    <w:rsid w:val="004016AE"/>
    <w:rsid w:val="0040258E"/>
    <w:rsid w:val="004037C6"/>
    <w:rsid w:val="00403B21"/>
    <w:rsid w:val="00404951"/>
    <w:rsid w:val="00407078"/>
    <w:rsid w:val="00407703"/>
    <w:rsid w:val="00413C33"/>
    <w:rsid w:val="00413CCF"/>
    <w:rsid w:val="00414EEB"/>
    <w:rsid w:val="00414FF6"/>
    <w:rsid w:val="00415611"/>
    <w:rsid w:val="0041576B"/>
    <w:rsid w:val="00415A1A"/>
    <w:rsid w:val="00416234"/>
    <w:rsid w:val="00416646"/>
    <w:rsid w:val="00420276"/>
    <w:rsid w:val="0042060B"/>
    <w:rsid w:val="00422146"/>
    <w:rsid w:val="004226AD"/>
    <w:rsid w:val="004237B8"/>
    <w:rsid w:val="0042399B"/>
    <w:rsid w:val="00425B94"/>
    <w:rsid w:val="00430398"/>
    <w:rsid w:val="00431015"/>
    <w:rsid w:val="004347CF"/>
    <w:rsid w:val="00435E0C"/>
    <w:rsid w:val="0043614A"/>
    <w:rsid w:val="004367C3"/>
    <w:rsid w:val="00436C2A"/>
    <w:rsid w:val="00440118"/>
    <w:rsid w:val="00441EF6"/>
    <w:rsid w:val="00444143"/>
    <w:rsid w:val="00444360"/>
    <w:rsid w:val="004445FB"/>
    <w:rsid w:val="00444FAC"/>
    <w:rsid w:val="00446662"/>
    <w:rsid w:val="004466AB"/>
    <w:rsid w:val="00446CF8"/>
    <w:rsid w:val="0045287A"/>
    <w:rsid w:val="0045293F"/>
    <w:rsid w:val="00454AF4"/>
    <w:rsid w:val="00455852"/>
    <w:rsid w:val="004570D0"/>
    <w:rsid w:val="00457948"/>
    <w:rsid w:val="00457FB3"/>
    <w:rsid w:val="004605ED"/>
    <w:rsid w:val="004610A5"/>
    <w:rsid w:val="00461101"/>
    <w:rsid w:val="004623E6"/>
    <w:rsid w:val="0046249F"/>
    <w:rsid w:val="00462B3A"/>
    <w:rsid w:val="004630B2"/>
    <w:rsid w:val="00464878"/>
    <w:rsid w:val="004652D0"/>
    <w:rsid w:val="00465721"/>
    <w:rsid w:val="004660FD"/>
    <w:rsid w:val="00466163"/>
    <w:rsid w:val="00470AEC"/>
    <w:rsid w:val="004737DB"/>
    <w:rsid w:val="00474224"/>
    <w:rsid w:val="00474997"/>
    <w:rsid w:val="00474DF9"/>
    <w:rsid w:val="0047710F"/>
    <w:rsid w:val="00477279"/>
    <w:rsid w:val="0048058F"/>
    <w:rsid w:val="00480C5B"/>
    <w:rsid w:val="004818EA"/>
    <w:rsid w:val="00483732"/>
    <w:rsid w:val="00483843"/>
    <w:rsid w:val="00483A91"/>
    <w:rsid w:val="004844AC"/>
    <w:rsid w:val="00485DA3"/>
    <w:rsid w:val="00486CF4"/>
    <w:rsid w:val="00487F3F"/>
    <w:rsid w:val="00491C66"/>
    <w:rsid w:val="004925FC"/>
    <w:rsid w:val="0049313E"/>
    <w:rsid w:val="00494073"/>
    <w:rsid w:val="00497E83"/>
    <w:rsid w:val="004A06EC"/>
    <w:rsid w:val="004A10BB"/>
    <w:rsid w:val="004A22D9"/>
    <w:rsid w:val="004A2C3A"/>
    <w:rsid w:val="004A3726"/>
    <w:rsid w:val="004A697C"/>
    <w:rsid w:val="004A735E"/>
    <w:rsid w:val="004A7E4A"/>
    <w:rsid w:val="004B087F"/>
    <w:rsid w:val="004B1AA4"/>
    <w:rsid w:val="004B2CB2"/>
    <w:rsid w:val="004B3B51"/>
    <w:rsid w:val="004B709A"/>
    <w:rsid w:val="004B78F8"/>
    <w:rsid w:val="004C427D"/>
    <w:rsid w:val="004C66F7"/>
    <w:rsid w:val="004D1918"/>
    <w:rsid w:val="004D1DB3"/>
    <w:rsid w:val="004D1DD1"/>
    <w:rsid w:val="004D20BA"/>
    <w:rsid w:val="004D3585"/>
    <w:rsid w:val="004D543E"/>
    <w:rsid w:val="004E2877"/>
    <w:rsid w:val="004E31C5"/>
    <w:rsid w:val="004E4859"/>
    <w:rsid w:val="004E4D4F"/>
    <w:rsid w:val="004E6082"/>
    <w:rsid w:val="004E6CBF"/>
    <w:rsid w:val="004F1594"/>
    <w:rsid w:val="004F2A90"/>
    <w:rsid w:val="004F5270"/>
    <w:rsid w:val="004F700E"/>
    <w:rsid w:val="005027D8"/>
    <w:rsid w:val="005041E2"/>
    <w:rsid w:val="00504BEA"/>
    <w:rsid w:val="00505013"/>
    <w:rsid w:val="005063A3"/>
    <w:rsid w:val="0050726C"/>
    <w:rsid w:val="005106D0"/>
    <w:rsid w:val="00510F6F"/>
    <w:rsid w:val="00511206"/>
    <w:rsid w:val="00513135"/>
    <w:rsid w:val="00513749"/>
    <w:rsid w:val="00514724"/>
    <w:rsid w:val="005152B0"/>
    <w:rsid w:val="005161E9"/>
    <w:rsid w:val="00517BA6"/>
    <w:rsid w:val="0052022F"/>
    <w:rsid w:val="00520A26"/>
    <w:rsid w:val="00520A63"/>
    <w:rsid w:val="00520CDA"/>
    <w:rsid w:val="00520CF2"/>
    <w:rsid w:val="005215B8"/>
    <w:rsid w:val="00522DE9"/>
    <w:rsid w:val="00522EDC"/>
    <w:rsid w:val="00524FF2"/>
    <w:rsid w:val="0052643B"/>
    <w:rsid w:val="00527F6D"/>
    <w:rsid w:val="00532509"/>
    <w:rsid w:val="00532CBA"/>
    <w:rsid w:val="00532FA5"/>
    <w:rsid w:val="00533384"/>
    <w:rsid w:val="00533760"/>
    <w:rsid w:val="0053393E"/>
    <w:rsid w:val="00535764"/>
    <w:rsid w:val="00535E80"/>
    <w:rsid w:val="00535EE4"/>
    <w:rsid w:val="00535EEA"/>
    <w:rsid w:val="0054015F"/>
    <w:rsid w:val="005409A7"/>
    <w:rsid w:val="00540BC3"/>
    <w:rsid w:val="00544013"/>
    <w:rsid w:val="005441AF"/>
    <w:rsid w:val="00544B95"/>
    <w:rsid w:val="00545AA5"/>
    <w:rsid w:val="00546CDA"/>
    <w:rsid w:val="005472E3"/>
    <w:rsid w:val="005473DD"/>
    <w:rsid w:val="00547A68"/>
    <w:rsid w:val="00547FBB"/>
    <w:rsid w:val="00550632"/>
    <w:rsid w:val="00551EDA"/>
    <w:rsid w:val="0055235F"/>
    <w:rsid w:val="00560F12"/>
    <w:rsid w:val="00561733"/>
    <w:rsid w:val="00561857"/>
    <w:rsid w:val="005621D8"/>
    <w:rsid w:val="005632AB"/>
    <w:rsid w:val="005652F9"/>
    <w:rsid w:val="00566177"/>
    <w:rsid w:val="00566692"/>
    <w:rsid w:val="005672A3"/>
    <w:rsid w:val="00570095"/>
    <w:rsid w:val="005711AB"/>
    <w:rsid w:val="005717F1"/>
    <w:rsid w:val="00572E32"/>
    <w:rsid w:val="00573C95"/>
    <w:rsid w:val="00573CDC"/>
    <w:rsid w:val="00577999"/>
    <w:rsid w:val="00582BBD"/>
    <w:rsid w:val="00582BFC"/>
    <w:rsid w:val="00583D1D"/>
    <w:rsid w:val="00583E5F"/>
    <w:rsid w:val="00584DD8"/>
    <w:rsid w:val="00586669"/>
    <w:rsid w:val="005876AB"/>
    <w:rsid w:val="00590FD9"/>
    <w:rsid w:val="005919D7"/>
    <w:rsid w:val="00593318"/>
    <w:rsid w:val="005957A1"/>
    <w:rsid w:val="00596219"/>
    <w:rsid w:val="00596D8D"/>
    <w:rsid w:val="005A078D"/>
    <w:rsid w:val="005A0E35"/>
    <w:rsid w:val="005A1F49"/>
    <w:rsid w:val="005A2471"/>
    <w:rsid w:val="005A28BE"/>
    <w:rsid w:val="005A3519"/>
    <w:rsid w:val="005A48B6"/>
    <w:rsid w:val="005A4AFD"/>
    <w:rsid w:val="005A4CBC"/>
    <w:rsid w:val="005A5641"/>
    <w:rsid w:val="005A76CD"/>
    <w:rsid w:val="005A7B01"/>
    <w:rsid w:val="005B20C6"/>
    <w:rsid w:val="005B3237"/>
    <w:rsid w:val="005B4BD6"/>
    <w:rsid w:val="005B60D6"/>
    <w:rsid w:val="005B61E4"/>
    <w:rsid w:val="005B683B"/>
    <w:rsid w:val="005B71E0"/>
    <w:rsid w:val="005C25BA"/>
    <w:rsid w:val="005C4E78"/>
    <w:rsid w:val="005C55B7"/>
    <w:rsid w:val="005C7DCB"/>
    <w:rsid w:val="005D049D"/>
    <w:rsid w:val="005D0701"/>
    <w:rsid w:val="005D0D75"/>
    <w:rsid w:val="005D19D4"/>
    <w:rsid w:val="005D380C"/>
    <w:rsid w:val="005D3C46"/>
    <w:rsid w:val="005D3E2A"/>
    <w:rsid w:val="005D4F83"/>
    <w:rsid w:val="005D56A0"/>
    <w:rsid w:val="005D6DA2"/>
    <w:rsid w:val="005E0AD3"/>
    <w:rsid w:val="005E1141"/>
    <w:rsid w:val="005E152A"/>
    <w:rsid w:val="005E183B"/>
    <w:rsid w:val="005E1B50"/>
    <w:rsid w:val="005E30AD"/>
    <w:rsid w:val="005E381F"/>
    <w:rsid w:val="005E3B4C"/>
    <w:rsid w:val="005E46D9"/>
    <w:rsid w:val="005E59DB"/>
    <w:rsid w:val="005E5CC8"/>
    <w:rsid w:val="005E5EE6"/>
    <w:rsid w:val="005E6F09"/>
    <w:rsid w:val="005F0D27"/>
    <w:rsid w:val="005F302D"/>
    <w:rsid w:val="005F367C"/>
    <w:rsid w:val="005F51E8"/>
    <w:rsid w:val="005F52FF"/>
    <w:rsid w:val="005F5FD8"/>
    <w:rsid w:val="005F784D"/>
    <w:rsid w:val="006001CE"/>
    <w:rsid w:val="00601714"/>
    <w:rsid w:val="0060182F"/>
    <w:rsid w:val="00602001"/>
    <w:rsid w:val="006023BB"/>
    <w:rsid w:val="00602CB6"/>
    <w:rsid w:val="00604C96"/>
    <w:rsid w:val="00606E36"/>
    <w:rsid w:val="00610919"/>
    <w:rsid w:val="0061186E"/>
    <w:rsid w:val="00612789"/>
    <w:rsid w:val="0061367F"/>
    <w:rsid w:val="00613D2D"/>
    <w:rsid w:val="00615F32"/>
    <w:rsid w:val="00616C02"/>
    <w:rsid w:val="00623535"/>
    <w:rsid w:val="00623D2F"/>
    <w:rsid w:val="0062589D"/>
    <w:rsid w:val="00625DA7"/>
    <w:rsid w:val="00630A76"/>
    <w:rsid w:val="00631ECD"/>
    <w:rsid w:val="00632F50"/>
    <w:rsid w:val="00633897"/>
    <w:rsid w:val="00634498"/>
    <w:rsid w:val="006356F6"/>
    <w:rsid w:val="00635A91"/>
    <w:rsid w:val="00636E15"/>
    <w:rsid w:val="00636E83"/>
    <w:rsid w:val="00636F1A"/>
    <w:rsid w:val="0063714B"/>
    <w:rsid w:val="006415D7"/>
    <w:rsid w:val="00641C25"/>
    <w:rsid w:val="0064220C"/>
    <w:rsid w:val="0064672D"/>
    <w:rsid w:val="0064702E"/>
    <w:rsid w:val="00647264"/>
    <w:rsid w:val="00650A1B"/>
    <w:rsid w:val="00651F7A"/>
    <w:rsid w:val="00652544"/>
    <w:rsid w:val="0065324D"/>
    <w:rsid w:val="00654E7C"/>
    <w:rsid w:val="00656DA9"/>
    <w:rsid w:val="006572D2"/>
    <w:rsid w:val="006575C2"/>
    <w:rsid w:val="006576F0"/>
    <w:rsid w:val="00660D71"/>
    <w:rsid w:val="0066161E"/>
    <w:rsid w:val="00661A6E"/>
    <w:rsid w:val="0066228A"/>
    <w:rsid w:val="006624D7"/>
    <w:rsid w:val="00662974"/>
    <w:rsid w:val="00662C49"/>
    <w:rsid w:val="00664B8C"/>
    <w:rsid w:val="00665111"/>
    <w:rsid w:val="006658E6"/>
    <w:rsid w:val="006700B9"/>
    <w:rsid w:val="00671E60"/>
    <w:rsid w:val="00672534"/>
    <w:rsid w:val="0067418F"/>
    <w:rsid w:val="00676B6A"/>
    <w:rsid w:val="00677157"/>
    <w:rsid w:val="00680181"/>
    <w:rsid w:val="006818D7"/>
    <w:rsid w:val="006825B4"/>
    <w:rsid w:val="0068339E"/>
    <w:rsid w:val="00683715"/>
    <w:rsid w:val="0068384E"/>
    <w:rsid w:val="00683B44"/>
    <w:rsid w:val="006860EA"/>
    <w:rsid w:val="006861AD"/>
    <w:rsid w:val="00687176"/>
    <w:rsid w:val="00691000"/>
    <w:rsid w:val="0069304A"/>
    <w:rsid w:val="006945F3"/>
    <w:rsid w:val="006A28A1"/>
    <w:rsid w:val="006A2A72"/>
    <w:rsid w:val="006A7445"/>
    <w:rsid w:val="006B0C91"/>
    <w:rsid w:val="006B4265"/>
    <w:rsid w:val="006B5BD2"/>
    <w:rsid w:val="006B5C96"/>
    <w:rsid w:val="006B6BED"/>
    <w:rsid w:val="006C584C"/>
    <w:rsid w:val="006C5936"/>
    <w:rsid w:val="006C66AC"/>
    <w:rsid w:val="006C6EE2"/>
    <w:rsid w:val="006D13EE"/>
    <w:rsid w:val="006D1BB3"/>
    <w:rsid w:val="006D2E5F"/>
    <w:rsid w:val="006D5488"/>
    <w:rsid w:val="006D5B6C"/>
    <w:rsid w:val="006D60FC"/>
    <w:rsid w:val="006E18F2"/>
    <w:rsid w:val="006E40BE"/>
    <w:rsid w:val="006E69C8"/>
    <w:rsid w:val="006E70AF"/>
    <w:rsid w:val="006F2167"/>
    <w:rsid w:val="006F333C"/>
    <w:rsid w:val="006F4347"/>
    <w:rsid w:val="006F4AFA"/>
    <w:rsid w:val="006F5480"/>
    <w:rsid w:val="006F755E"/>
    <w:rsid w:val="0070039C"/>
    <w:rsid w:val="007029C2"/>
    <w:rsid w:val="0070446A"/>
    <w:rsid w:val="00704CC1"/>
    <w:rsid w:val="00705CF9"/>
    <w:rsid w:val="0070650A"/>
    <w:rsid w:val="00707C5A"/>
    <w:rsid w:val="0071015C"/>
    <w:rsid w:val="0071073F"/>
    <w:rsid w:val="007126EE"/>
    <w:rsid w:val="007135CA"/>
    <w:rsid w:val="00713BD9"/>
    <w:rsid w:val="007147A6"/>
    <w:rsid w:val="0071588D"/>
    <w:rsid w:val="007158E6"/>
    <w:rsid w:val="00716E53"/>
    <w:rsid w:val="00722209"/>
    <w:rsid w:val="00723695"/>
    <w:rsid w:val="00723FD8"/>
    <w:rsid w:val="007242CF"/>
    <w:rsid w:val="0072613E"/>
    <w:rsid w:val="007271AB"/>
    <w:rsid w:val="007277FC"/>
    <w:rsid w:val="00730125"/>
    <w:rsid w:val="00735CE7"/>
    <w:rsid w:val="00736BCC"/>
    <w:rsid w:val="00742ADD"/>
    <w:rsid w:val="00745B85"/>
    <w:rsid w:val="00745D2A"/>
    <w:rsid w:val="00745D6D"/>
    <w:rsid w:val="00747C40"/>
    <w:rsid w:val="00753166"/>
    <w:rsid w:val="0075662D"/>
    <w:rsid w:val="007568F5"/>
    <w:rsid w:val="00756D0B"/>
    <w:rsid w:val="00757248"/>
    <w:rsid w:val="00760C6B"/>
    <w:rsid w:val="00763183"/>
    <w:rsid w:val="00764B8B"/>
    <w:rsid w:val="00764DDC"/>
    <w:rsid w:val="00764FB8"/>
    <w:rsid w:val="00766489"/>
    <w:rsid w:val="0077152C"/>
    <w:rsid w:val="007716EF"/>
    <w:rsid w:val="00771859"/>
    <w:rsid w:val="00771D67"/>
    <w:rsid w:val="007728C9"/>
    <w:rsid w:val="00773D49"/>
    <w:rsid w:val="00773D9F"/>
    <w:rsid w:val="00776603"/>
    <w:rsid w:val="0077708D"/>
    <w:rsid w:val="0078177B"/>
    <w:rsid w:val="00782759"/>
    <w:rsid w:val="007831AB"/>
    <w:rsid w:val="007872D4"/>
    <w:rsid w:val="007873E4"/>
    <w:rsid w:val="00791239"/>
    <w:rsid w:val="00791740"/>
    <w:rsid w:val="00794EE1"/>
    <w:rsid w:val="0079518D"/>
    <w:rsid w:val="007954E4"/>
    <w:rsid w:val="00796015"/>
    <w:rsid w:val="00796F19"/>
    <w:rsid w:val="00797824"/>
    <w:rsid w:val="007978BE"/>
    <w:rsid w:val="007A208F"/>
    <w:rsid w:val="007A2F1C"/>
    <w:rsid w:val="007A39B0"/>
    <w:rsid w:val="007A54E1"/>
    <w:rsid w:val="007A66AE"/>
    <w:rsid w:val="007B11EC"/>
    <w:rsid w:val="007B2131"/>
    <w:rsid w:val="007B26EA"/>
    <w:rsid w:val="007B5B1C"/>
    <w:rsid w:val="007B65B6"/>
    <w:rsid w:val="007B7C62"/>
    <w:rsid w:val="007C11C4"/>
    <w:rsid w:val="007C2485"/>
    <w:rsid w:val="007C2A02"/>
    <w:rsid w:val="007C44DC"/>
    <w:rsid w:val="007C4C9D"/>
    <w:rsid w:val="007C5869"/>
    <w:rsid w:val="007C644B"/>
    <w:rsid w:val="007D2A88"/>
    <w:rsid w:val="007D2B8F"/>
    <w:rsid w:val="007D45E9"/>
    <w:rsid w:val="007D6539"/>
    <w:rsid w:val="007D6ACC"/>
    <w:rsid w:val="007D7C3D"/>
    <w:rsid w:val="007E2797"/>
    <w:rsid w:val="007E3629"/>
    <w:rsid w:val="007E62E9"/>
    <w:rsid w:val="007E6CA2"/>
    <w:rsid w:val="007F0497"/>
    <w:rsid w:val="007F1ED8"/>
    <w:rsid w:val="007F41EC"/>
    <w:rsid w:val="007F5782"/>
    <w:rsid w:val="007F5B58"/>
    <w:rsid w:val="007F6A61"/>
    <w:rsid w:val="007F7774"/>
    <w:rsid w:val="007F7DCF"/>
    <w:rsid w:val="00801E5D"/>
    <w:rsid w:val="00802CA1"/>
    <w:rsid w:val="00803735"/>
    <w:rsid w:val="00803E07"/>
    <w:rsid w:val="00805058"/>
    <w:rsid w:val="008060E7"/>
    <w:rsid w:val="00806853"/>
    <w:rsid w:val="008071B1"/>
    <w:rsid w:val="00807D30"/>
    <w:rsid w:val="00810395"/>
    <w:rsid w:val="008110CE"/>
    <w:rsid w:val="008125F4"/>
    <w:rsid w:val="00812F94"/>
    <w:rsid w:val="0081381A"/>
    <w:rsid w:val="00813A27"/>
    <w:rsid w:val="00814BE8"/>
    <w:rsid w:val="0081563F"/>
    <w:rsid w:val="00816F8A"/>
    <w:rsid w:val="00817332"/>
    <w:rsid w:val="0081742B"/>
    <w:rsid w:val="008208F3"/>
    <w:rsid w:val="008211A6"/>
    <w:rsid w:val="008226DF"/>
    <w:rsid w:val="0082274D"/>
    <w:rsid w:val="00823F34"/>
    <w:rsid w:val="008243BB"/>
    <w:rsid w:val="00825DE4"/>
    <w:rsid w:val="00825E05"/>
    <w:rsid w:val="008268C6"/>
    <w:rsid w:val="008272E0"/>
    <w:rsid w:val="008276D0"/>
    <w:rsid w:val="00831A98"/>
    <w:rsid w:val="008331A7"/>
    <w:rsid w:val="008344E6"/>
    <w:rsid w:val="008353E8"/>
    <w:rsid w:val="00835437"/>
    <w:rsid w:val="00835A19"/>
    <w:rsid w:val="00835B4F"/>
    <w:rsid w:val="00835C49"/>
    <w:rsid w:val="00836435"/>
    <w:rsid w:val="00836456"/>
    <w:rsid w:val="00840187"/>
    <w:rsid w:val="00840293"/>
    <w:rsid w:val="00845687"/>
    <w:rsid w:val="00845ADD"/>
    <w:rsid w:val="00845E82"/>
    <w:rsid w:val="00846CFB"/>
    <w:rsid w:val="00851D76"/>
    <w:rsid w:val="0085758A"/>
    <w:rsid w:val="00857A79"/>
    <w:rsid w:val="00862E06"/>
    <w:rsid w:val="0086487E"/>
    <w:rsid w:val="00864CC7"/>
    <w:rsid w:val="00864D51"/>
    <w:rsid w:val="0086620E"/>
    <w:rsid w:val="00866851"/>
    <w:rsid w:val="00870C56"/>
    <w:rsid w:val="00871017"/>
    <w:rsid w:val="00872DB4"/>
    <w:rsid w:val="00873E8E"/>
    <w:rsid w:val="00873FCB"/>
    <w:rsid w:val="0087442B"/>
    <w:rsid w:val="008770B3"/>
    <w:rsid w:val="008774C4"/>
    <w:rsid w:val="00880B86"/>
    <w:rsid w:val="00880DD3"/>
    <w:rsid w:val="0088158B"/>
    <w:rsid w:val="008815AA"/>
    <w:rsid w:val="00882E64"/>
    <w:rsid w:val="0088514A"/>
    <w:rsid w:val="00885F18"/>
    <w:rsid w:val="00885F71"/>
    <w:rsid w:val="00887B4B"/>
    <w:rsid w:val="00891541"/>
    <w:rsid w:val="008942A8"/>
    <w:rsid w:val="00894E66"/>
    <w:rsid w:val="0089524B"/>
    <w:rsid w:val="00895475"/>
    <w:rsid w:val="008A0849"/>
    <w:rsid w:val="008A1602"/>
    <w:rsid w:val="008A36E5"/>
    <w:rsid w:val="008A5DF3"/>
    <w:rsid w:val="008A608D"/>
    <w:rsid w:val="008B0EA0"/>
    <w:rsid w:val="008B1FD8"/>
    <w:rsid w:val="008B4409"/>
    <w:rsid w:val="008C0B76"/>
    <w:rsid w:val="008C0BF4"/>
    <w:rsid w:val="008C19E1"/>
    <w:rsid w:val="008C1DD7"/>
    <w:rsid w:val="008C23C1"/>
    <w:rsid w:val="008C3EDE"/>
    <w:rsid w:val="008C4763"/>
    <w:rsid w:val="008C518C"/>
    <w:rsid w:val="008C5C8C"/>
    <w:rsid w:val="008C6FC1"/>
    <w:rsid w:val="008C765A"/>
    <w:rsid w:val="008D0DB9"/>
    <w:rsid w:val="008D2D4C"/>
    <w:rsid w:val="008D3305"/>
    <w:rsid w:val="008D590B"/>
    <w:rsid w:val="008D6B31"/>
    <w:rsid w:val="008D7B8D"/>
    <w:rsid w:val="008D7DBB"/>
    <w:rsid w:val="008E1230"/>
    <w:rsid w:val="008E1BFD"/>
    <w:rsid w:val="008E1CAF"/>
    <w:rsid w:val="008E2434"/>
    <w:rsid w:val="008E39E4"/>
    <w:rsid w:val="008E5000"/>
    <w:rsid w:val="008E65D0"/>
    <w:rsid w:val="008F0B90"/>
    <w:rsid w:val="008F463E"/>
    <w:rsid w:val="008F61AD"/>
    <w:rsid w:val="00900FEA"/>
    <w:rsid w:val="00901C46"/>
    <w:rsid w:val="00902896"/>
    <w:rsid w:val="00912CF2"/>
    <w:rsid w:val="00913CF6"/>
    <w:rsid w:val="00914D8E"/>
    <w:rsid w:val="00915459"/>
    <w:rsid w:val="00917B4B"/>
    <w:rsid w:val="00920C25"/>
    <w:rsid w:val="00920DED"/>
    <w:rsid w:val="00921937"/>
    <w:rsid w:val="0092216E"/>
    <w:rsid w:val="00924A95"/>
    <w:rsid w:val="00924DEE"/>
    <w:rsid w:val="009251EC"/>
    <w:rsid w:val="00927050"/>
    <w:rsid w:val="00927B03"/>
    <w:rsid w:val="00927E32"/>
    <w:rsid w:val="00932976"/>
    <w:rsid w:val="00933585"/>
    <w:rsid w:val="00933741"/>
    <w:rsid w:val="00933D74"/>
    <w:rsid w:val="00934FF5"/>
    <w:rsid w:val="00935191"/>
    <w:rsid w:val="00940009"/>
    <w:rsid w:val="0094016B"/>
    <w:rsid w:val="00940D3F"/>
    <w:rsid w:val="009424C7"/>
    <w:rsid w:val="0094463A"/>
    <w:rsid w:val="00946A3A"/>
    <w:rsid w:val="0095051E"/>
    <w:rsid w:val="0095098D"/>
    <w:rsid w:val="00951057"/>
    <w:rsid w:val="00952F04"/>
    <w:rsid w:val="0095380E"/>
    <w:rsid w:val="00956883"/>
    <w:rsid w:val="00965115"/>
    <w:rsid w:val="0096567C"/>
    <w:rsid w:val="009659A3"/>
    <w:rsid w:val="009670BE"/>
    <w:rsid w:val="0096753F"/>
    <w:rsid w:val="00971AB2"/>
    <w:rsid w:val="00972E0A"/>
    <w:rsid w:val="009749A0"/>
    <w:rsid w:val="009754B7"/>
    <w:rsid w:val="00975DF7"/>
    <w:rsid w:val="009763E7"/>
    <w:rsid w:val="00976BBC"/>
    <w:rsid w:val="00980445"/>
    <w:rsid w:val="0098295A"/>
    <w:rsid w:val="00983210"/>
    <w:rsid w:val="00983D44"/>
    <w:rsid w:val="00985603"/>
    <w:rsid w:val="009858BB"/>
    <w:rsid w:val="00992849"/>
    <w:rsid w:val="009929F2"/>
    <w:rsid w:val="009938DD"/>
    <w:rsid w:val="00993A2C"/>
    <w:rsid w:val="0099478D"/>
    <w:rsid w:val="00995758"/>
    <w:rsid w:val="009A0244"/>
    <w:rsid w:val="009A22F1"/>
    <w:rsid w:val="009A3BAE"/>
    <w:rsid w:val="009A486D"/>
    <w:rsid w:val="009A7832"/>
    <w:rsid w:val="009B0353"/>
    <w:rsid w:val="009B0918"/>
    <w:rsid w:val="009B1148"/>
    <w:rsid w:val="009B330F"/>
    <w:rsid w:val="009B38F8"/>
    <w:rsid w:val="009B54DA"/>
    <w:rsid w:val="009B5910"/>
    <w:rsid w:val="009B684F"/>
    <w:rsid w:val="009B7B54"/>
    <w:rsid w:val="009C1ABF"/>
    <w:rsid w:val="009C2D93"/>
    <w:rsid w:val="009C5658"/>
    <w:rsid w:val="009C60A0"/>
    <w:rsid w:val="009D0EC2"/>
    <w:rsid w:val="009D1046"/>
    <w:rsid w:val="009D3A13"/>
    <w:rsid w:val="009D4A84"/>
    <w:rsid w:val="009D6462"/>
    <w:rsid w:val="009D733E"/>
    <w:rsid w:val="009D7870"/>
    <w:rsid w:val="009E06FD"/>
    <w:rsid w:val="009E085D"/>
    <w:rsid w:val="009E1D48"/>
    <w:rsid w:val="009E2281"/>
    <w:rsid w:val="009E536B"/>
    <w:rsid w:val="009F143B"/>
    <w:rsid w:val="009F1E72"/>
    <w:rsid w:val="009F230E"/>
    <w:rsid w:val="009F2CB4"/>
    <w:rsid w:val="009F467C"/>
    <w:rsid w:val="009F5F89"/>
    <w:rsid w:val="009F67CC"/>
    <w:rsid w:val="00A01298"/>
    <w:rsid w:val="00A01C6B"/>
    <w:rsid w:val="00A03B32"/>
    <w:rsid w:val="00A05EA0"/>
    <w:rsid w:val="00A06106"/>
    <w:rsid w:val="00A07A1A"/>
    <w:rsid w:val="00A10253"/>
    <w:rsid w:val="00A10734"/>
    <w:rsid w:val="00A10CA1"/>
    <w:rsid w:val="00A10D3A"/>
    <w:rsid w:val="00A12E55"/>
    <w:rsid w:val="00A15A0E"/>
    <w:rsid w:val="00A163B6"/>
    <w:rsid w:val="00A16FEA"/>
    <w:rsid w:val="00A17DB0"/>
    <w:rsid w:val="00A21A0C"/>
    <w:rsid w:val="00A22CFB"/>
    <w:rsid w:val="00A2537F"/>
    <w:rsid w:val="00A25BF0"/>
    <w:rsid w:val="00A25DCC"/>
    <w:rsid w:val="00A26B01"/>
    <w:rsid w:val="00A27891"/>
    <w:rsid w:val="00A31D6E"/>
    <w:rsid w:val="00A3279C"/>
    <w:rsid w:val="00A32B25"/>
    <w:rsid w:val="00A33D37"/>
    <w:rsid w:val="00A342CD"/>
    <w:rsid w:val="00A346B8"/>
    <w:rsid w:val="00A410CB"/>
    <w:rsid w:val="00A418B3"/>
    <w:rsid w:val="00A42759"/>
    <w:rsid w:val="00A42C99"/>
    <w:rsid w:val="00A44672"/>
    <w:rsid w:val="00A44DF7"/>
    <w:rsid w:val="00A4512E"/>
    <w:rsid w:val="00A45D70"/>
    <w:rsid w:val="00A461A5"/>
    <w:rsid w:val="00A46739"/>
    <w:rsid w:val="00A5114D"/>
    <w:rsid w:val="00A53262"/>
    <w:rsid w:val="00A540F4"/>
    <w:rsid w:val="00A554A4"/>
    <w:rsid w:val="00A55B06"/>
    <w:rsid w:val="00A56B3B"/>
    <w:rsid w:val="00A6032D"/>
    <w:rsid w:val="00A621A4"/>
    <w:rsid w:val="00A635AF"/>
    <w:rsid w:val="00A666D9"/>
    <w:rsid w:val="00A67199"/>
    <w:rsid w:val="00A67B9B"/>
    <w:rsid w:val="00A720D3"/>
    <w:rsid w:val="00A73BAC"/>
    <w:rsid w:val="00A76D5A"/>
    <w:rsid w:val="00A7771B"/>
    <w:rsid w:val="00A800F1"/>
    <w:rsid w:val="00A853EF"/>
    <w:rsid w:val="00A8576C"/>
    <w:rsid w:val="00A85D6E"/>
    <w:rsid w:val="00A87323"/>
    <w:rsid w:val="00A87A37"/>
    <w:rsid w:val="00A91F50"/>
    <w:rsid w:val="00A9388B"/>
    <w:rsid w:val="00AA1202"/>
    <w:rsid w:val="00AA2B08"/>
    <w:rsid w:val="00AA2B0F"/>
    <w:rsid w:val="00AA371E"/>
    <w:rsid w:val="00AA3C60"/>
    <w:rsid w:val="00AA3F68"/>
    <w:rsid w:val="00AA45BA"/>
    <w:rsid w:val="00AA4B1C"/>
    <w:rsid w:val="00AA6723"/>
    <w:rsid w:val="00AB0005"/>
    <w:rsid w:val="00AB0E12"/>
    <w:rsid w:val="00AB1AEB"/>
    <w:rsid w:val="00AB2410"/>
    <w:rsid w:val="00AB25DC"/>
    <w:rsid w:val="00AB2FA2"/>
    <w:rsid w:val="00AB4ED4"/>
    <w:rsid w:val="00AB5648"/>
    <w:rsid w:val="00AB582E"/>
    <w:rsid w:val="00AB6A03"/>
    <w:rsid w:val="00AC158C"/>
    <w:rsid w:val="00AC16C6"/>
    <w:rsid w:val="00AC1F1D"/>
    <w:rsid w:val="00AC459C"/>
    <w:rsid w:val="00AC616F"/>
    <w:rsid w:val="00AD1E61"/>
    <w:rsid w:val="00AD36AF"/>
    <w:rsid w:val="00AD36E1"/>
    <w:rsid w:val="00AD67AB"/>
    <w:rsid w:val="00AD7F85"/>
    <w:rsid w:val="00AE04A2"/>
    <w:rsid w:val="00AE054C"/>
    <w:rsid w:val="00AE06D9"/>
    <w:rsid w:val="00AE09EE"/>
    <w:rsid w:val="00AE0D8B"/>
    <w:rsid w:val="00AE343E"/>
    <w:rsid w:val="00AE46A1"/>
    <w:rsid w:val="00AE4B41"/>
    <w:rsid w:val="00AE4FE7"/>
    <w:rsid w:val="00AE53B9"/>
    <w:rsid w:val="00AE687A"/>
    <w:rsid w:val="00AE6F77"/>
    <w:rsid w:val="00AF0F40"/>
    <w:rsid w:val="00AF1FC0"/>
    <w:rsid w:val="00AF3AB2"/>
    <w:rsid w:val="00AF4B0C"/>
    <w:rsid w:val="00AF4EDF"/>
    <w:rsid w:val="00AF5AF2"/>
    <w:rsid w:val="00AF5E74"/>
    <w:rsid w:val="00AF70EE"/>
    <w:rsid w:val="00B02F4A"/>
    <w:rsid w:val="00B037CE"/>
    <w:rsid w:val="00B037DA"/>
    <w:rsid w:val="00B03915"/>
    <w:rsid w:val="00B041DF"/>
    <w:rsid w:val="00B069C7"/>
    <w:rsid w:val="00B07918"/>
    <w:rsid w:val="00B0795D"/>
    <w:rsid w:val="00B1036F"/>
    <w:rsid w:val="00B104C6"/>
    <w:rsid w:val="00B10816"/>
    <w:rsid w:val="00B10891"/>
    <w:rsid w:val="00B12848"/>
    <w:rsid w:val="00B12F5C"/>
    <w:rsid w:val="00B15083"/>
    <w:rsid w:val="00B15715"/>
    <w:rsid w:val="00B158C2"/>
    <w:rsid w:val="00B16C3F"/>
    <w:rsid w:val="00B1764C"/>
    <w:rsid w:val="00B17E89"/>
    <w:rsid w:val="00B20AF4"/>
    <w:rsid w:val="00B21448"/>
    <w:rsid w:val="00B21E2C"/>
    <w:rsid w:val="00B22965"/>
    <w:rsid w:val="00B23BD8"/>
    <w:rsid w:val="00B24B33"/>
    <w:rsid w:val="00B255AF"/>
    <w:rsid w:val="00B2698C"/>
    <w:rsid w:val="00B309DE"/>
    <w:rsid w:val="00B30FFC"/>
    <w:rsid w:val="00B32B63"/>
    <w:rsid w:val="00B33823"/>
    <w:rsid w:val="00B33D47"/>
    <w:rsid w:val="00B34688"/>
    <w:rsid w:val="00B34F12"/>
    <w:rsid w:val="00B3526D"/>
    <w:rsid w:val="00B354EE"/>
    <w:rsid w:val="00B40139"/>
    <w:rsid w:val="00B40A19"/>
    <w:rsid w:val="00B415AD"/>
    <w:rsid w:val="00B42F3C"/>
    <w:rsid w:val="00B437D7"/>
    <w:rsid w:val="00B440E8"/>
    <w:rsid w:val="00B4487B"/>
    <w:rsid w:val="00B46647"/>
    <w:rsid w:val="00B479B8"/>
    <w:rsid w:val="00B50D77"/>
    <w:rsid w:val="00B51A28"/>
    <w:rsid w:val="00B522A6"/>
    <w:rsid w:val="00B52E76"/>
    <w:rsid w:val="00B52FFD"/>
    <w:rsid w:val="00B538BF"/>
    <w:rsid w:val="00B5494A"/>
    <w:rsid w:val="00B55120"/>
    <w:rsid w:val="00B564BA"/>
    <w:rsid w:val="00B574B2"/>
    <w:rsid w:val="00B613A6"/>
    <w:rsid w:val="00B6228B"/>
    <w:rsid w:val="00B624B6"/>
    <w:rsid w:val="00B633FF"/>
    <w:rsid w:val="00B63C1D"/>
    <w:rsid w:val="00B64BD1"/>
    <w:rsid w:val="00B658B4"/>
    <w:rsid w:val="00B65F0E"/>
    <w:rsid w:val="00B6717E"/>
    <w:rsid w:val="00B6750B"/>
    <w:rsid w:val="00B67748"/>
    <w:rsid w:val="00B67F8A"/>
    <w:rsid w:val="00B70152"/>
    <w:rsid w:val="00B70D67"/>
    <w:rsid w:val="00B736C2"/>
    <w:rsid w:val="00B73E33"/>
    <w:rsid w:val="00B74D15"/>
    <w:rsid w:val="00B75A44"/>
    <w:rsid w:val="00B761B6"/>
    <w:rsid w:val="00B763AA"/>
    <w:rsid w:val="00B76F16"/>
    <w:rsid w:val="00B77E16"/>
    <w:rsid w:val="00B82212"/>
    <w:rsid w:val="00B822AA"/>
    <w:rsid w:val="00B824E9"/>
    <w:rsid w:val="00B8346F"/>
    <w:rsid w:val="00B83C5F"/>
    <w:rsid w:val="00B84127"/>
    <w:rsid w:val="00B85126"/>
    <w:rsid w:val="00B859CE"/>
    <w:rsid w:val="00B85BE3"/>
    <w:rsid w:val="00B8609E"/>
    <w:rsid w:val="00B86DB6"/>
    <w:rsid w:val="00B86DD9"/>
    <w:rsid w:val="00B9100A"/>
    <w:rsid w:val="00B91BD8"/>
    <w:rsid w:val="00B92706"/>
    <w:rsid w:val="00B927E7"/>
    <w:rsid w:val="00B9403D"/>
    <w:rsid w:val="00B94402"/>
    <w:rsid w:val="00B961F5"/>
    <w:rsid w:val="00B977D7"/>
    <w:rsid w:val="00BA057A"/>
    <w:rsid w:val="00BA1115"/>
    <w:rsid w:val="00BA1569"/>
    <w:rsid w:val="00BA474F"/>
    <w:rsid w:val="00BA53B8"/>
    <w:rsid w:val="00BA59F4"/>
    <w:rsid w:val="00BA5DA0"/>
    <w:rsid w:val="00BB363D"/>
    <w:rsid w:val="00BB53CA"/>
    <w:rsid w:val="00BB555A"/>
    <w:rsid w:val="00BC037E"/>
    <w:rsid w:val="00BC187C"/>
    <w:rsid w:val="00BC18AB"/>
    <w:rsid w:val="00BC2BD7"/>
    <w:rsid w:val="00BC3D20"/>
    <w:rsid w:val="00BC4AE3"/>
    <w:rsid w:val="00BC754E"/>
    <w:rsid w:val="00BD3800"/>
    <w:rsid w:val="00BD5170"/>
    <w:rsid w:val="00BD534B"/>
    <w:rsid w:val="00BD5F65"/>
    <w:rsid w:val="00BD6B14"/>
    <w:rsid w:val="00BD6DE4"/>
    <w:rsid w:val="00BD736E"/>
    <w:rsid w:val="00BD7F2C"/>
    <w:rsid w:val="00BE1484"/>
    <w:rsid w:val="00BE20C3"/>
    <w:rsid w:val="00BE2180"/>
    <w:rsid w:val="00BE5E24"/>
    <w:rsid w:val="00BF053B"/>
    <w:rsid w:val="00BF1FF1"/>
    <w:rsid w:val="00BF2D36"/>
    <w:rsid w:val="00BF313C"/>
    <w:rsid w:val="00BF34F4"/>
    <w:rsid w:val="00BF376C"/>
    <w:rsid w:val="00BF6886"/>
    <w:rsid w:val="00BF721D"/>
    <w:rsid w:val="00BF7632"/>
    <w:rsid w:val="00BF7B84"/>
    <w:rsid w:val="00C00297"/>
    <w:rsid w:val="00C00402"/>
    <w:rsid w:val="00C00A8D"/>
    <w:rsid w:val="00C02B02"/>
    <w:rsid w:val="00C037A3"/>
    <w:rsid w:val="00C05A23"/>
    <w:rsid w:val="00C06D0A"/>
    <w:rsid w:val="00C10C82"/>
    <w:rsid w:val="00C11D65"/>
    <w:rsid w:val="00C126D2"/>
    <w:rsid w:val="00C13133"/>
    <w:rsid w:val="00C13666"/>
    <w:rsid w:val="00C13B21"/>
    <w:rsid w:val="00C144EA"/>
    <w:rsid w:val="00C156C6"/>
    <w:rsid w:val="00C15C4D"/>
    <w:rsid w:val="00C17524"/>
    <w:rsid w:val="00C175B2"/>
    <w:rsid w:val="00C17970"/>
    <w:rsid w:val="00C17DA8"/>
    <w:rsid w:val="00C22AA3"/>
    <w:rsid w:val="00C22B4D"/>
    <w:rsid w:val="00C22F30"/>
    <w:rsid w:val="00C2700F"/>
    <w:rsid w:val="00C2734D"/>
    <w:rsid w:val="00C27DC1"/>
    <w:rsid w:val="00C3073E"/>
    <w:rsid w:val="00C31C2A"/>
    <w:rsid w:val="00C32446"/>
    <w:rsid w:val="00C34713"/>
    <w:rsid w:val="00C35441"/>
    <w:rsid w:val="00C35F3E"/>
    <w:rsid w:val="00C37FFE"/>
    <w:rsid w:val="00C41422"/>
    <w:rsid w:val="00C41556"/>
    <w:rsid w:val="00C423A4"/>
    <w:rsid w:val="00C42B6E"/>
    <w:rsid w:val="00C447E5"/>
    <w:rsid w:val="00C44B41"/>
    <w:rsid w:val="00C44DF4"/>
    <w:rsid w:val="00C44F54"/>
    <w:rsid w:val="00C458F3"/>
    <w:rsid w:val="00C47A36"/>
    <w:rsid w:val="00C50B6C"/>
    <w:rsid w:val="00C5170C"/>
    <w:rsid w:val="00C52A66"/>
    <w:rsid w:val="00C531FE"/>
    <w:rsid w:val="00C539C8"/>
    <w:rsid w:val="00C53A42"/>
    <w:rsid w:val="00C53A61"/>
    <w:rsid w:val="00C54168"/>
    <w:rsid w:val="00C54725"/>
    <w:rsid w:val="00C54831"/>
    <w:rsid w:val="00C54872"/>
    <w:rsid w:val="00C576F7"/>
    <w:rsid w:val="00C616B0"/>
    <w:rsid w:val="00C619E9"/>
    <w:rsid w:val="00C62844"/>
    <w:rsid w:val="00C62DD0"/>
    <w:rsid w:val="00C64EC8"/>
    <w:rsid w:val="00C65587"/>
    <w:rsid w:val="00C6741D"/>
    <w:rsid w:val="00C702AA"/>
    <w:rsid w:val="00C713D9"/>
    <w:rsid w:val="00C730CF"/>
    <w:rsid w:val="00C75BC8"/>
    <w:rsid w:val="00C76E7E"/>
    <w:rsid w:val="00C77D2A"/>
    <w:rsid w:val="00C805C9"/>
    <w:rsid w:val="00C826CC"/>
    <w:rsid w:val="00C832DA"/>
    <w:rsid w:val="00C85299"/>
    <w:rsid w:val="00C856FB"/>
    <w:rsid w:val="00C8583A"/>
    <w:rsid w:val="00C874EF"/>
    <w:rsid w:val="00C90DAF"/>
    <w:rsid w:val="00C910E5"/>
    <w:rsid w:val="00C91267"/>
    <w:rsid w:val="00C92D82"/>
    <w:rsid w:val="00C92EAF"/>
    <w:rsid w:val="00C93DED"/>
    <w:rsid w:val="00C95C32"/>
    <w:rsid w:val="00CA09FC"/>
    <w:rsid w:val="00CA3E5D"/>
    <w:rsid w:val="00CA430A"/>
    <w:rsid w:val="00CA5631"/>
    <w:rsid w:val="00CA58F1"/>
    <w:rsid w:val="00CA6F31"/>
    <w:rsid w:val="00CB1CE4"/>
    <w:rsid w:val="00CB3338"/>
    <w:rsid w:val="00CB35BE"/>
    <w:rsid w:val="00CB426C"/>
    <w:rsid w:val="00CB6AA2"/>
    <w:rsid w:val="00CB6D95"/>
    <w:rsid w:val="00CB7022"/>
    <w:rsid w:val="00CB7914"/>
    <w:rsid w:val="00CC03B5"/>
    <w:rsid w:val="00CC1DB5"/>
    <w:rsid w:val="00CC3BB7"/>
    <w:rsid w:val="00CC3D7C"/>
    <w:rsid w:val="00CC752E"/>
    <w:rsid w:val="00CD103F"/>
    <w:rsid w:val="00CD1357"/>
    <w:rsid w:val="00CD1624"/>
    <w:rsid w:val="00CD192B"/>
    <w:rsid w:val="00CD3495"/>
    <w:rsid w:val="00CD4CDC"/>
    <w:rsid w:val="00CD61B8"/>
    <w:rsid w:val="00CD7DE4"/>
    <w:rsid w:val="00CE0702"/>
    <w:rsid w:val="00CE2223"/>
    <w:rsid w:val="00CE3FA5"/>
    <w:rsid w:val="00CE4FB3"/>
    <w:rsid w:val="00CE618B"/>
    <w:rsid w:val="00CE64E4"/>
    <w:rsid w:val="00CF168D"/>
    <w:rsid w:val="00CF489E"/>
    <w:rsid w:val="00CF4DFF"/>
    <w:rsid w:val="00CF5528"/>
    <w:rsid w:val="00CF5BCA"/>
    <w:rsid w:val="00D000B6"/>
    <w:rsid w:val="00D01E84"/>
    <w:rsid w:val="00D03F7E"/>
    <w:rsid w:val="00D049B0"/>
    <w:rsid w:val="00D10575"/>
    <w:rsid w:val="00D125B3"/>
    <w:rsid w:val="00D12D46"/>
    <w:rsid w:val="00D13D03"/>
    <w:rsid w:val="00D16843"/>
    <w:rsid w:val="00D173C6"/>
    <w:rsid w:val="00D17746"/>
    <w:rsid w:val="00D20BB8"/>
    <w:rsid w:val="00D220A7"/>
    <w:rsid w:val="00D224E3"/>
    <w:rsid w:val="00D2332D"/>
    <w:rsid w:val="00D23B95"/>
    <w:rsid w:val="00D243F7"/>
    <w:rsid w:val="00D268C2"/>
    <w:rsid w:val="00D322D6"/>
    <w:rsid w:val="00D34B3B"/>
    <w:rsid w:val="00D374A0"/>
    <w:rsid w:val="00D416A3"/>
    <w:rsid w:val="00D42338"/>
    <w:rsid w:val="00D42F18"/>
    <w:rsid w:val="00D44A43"/>
    <w:rsid w:val="00D45768"/>
    <w:rsid w:val="00D46024"/>
    <w:rsid w:val="00D5028B"/>
    <w:rsid w:val="00D502E7"/>
    <w:rsid w:val="00D50491"/>
    <w:rsid w:val="00D50883"/>
    <w:rsid w:val="00D5261A"/>
    <w:rsid w:val="00D53515"/>
    <w:rsid w:val="00D5591A"/>
    <w:rsid w:val="00D55FDD"/>
    <w:rsid w:val="00D57A23"/>
    <w:rsid w:val="00D57CC4"/>
    <w:rsid w:val="00D7038F"/>
    <w:rsid w:val="00D71E73"/>
    <w:rsid w:val="00D736E5"/>
    <w:rsid w:val="00D73F6E"/>
    <w:rsid w:val="00D74F98"/>
    <w:rsid w:val="00D75102"/>
    <w:rsid w:val="00D75690"/>
    <w:rsid w:val="00D77468"/>
    <w:rsid w:val="00D77CD6"/>
    <w:rsid w:val="00D8142C"/>
    <w:rsid w:val="00D814B0"/>
    <w:rsid w:val="00D831CB"/>
    <w:rsid w:val="00D84DA9"/>
    <w:rsid w:val="00D85F60"/>
    <w:rsid w:val="00D8627B"/>
    <w:rsid w:val="00D86A55"/>
    <w:rsid w:val="00D86BFE"/>
    <w:rsid w:val="00D87528"/>
    <w:rsid w:val="00D91FAA"/>
    <w:rsid w:val="00D9301B"/>
    <w:rsid w:val="00D9605E"/>
    <w:rsid w:val="00D968DF"/>
    <w:rsid w:val="00D96D81"/>
    <w:rsid w:val="00D97C15"/>
    <w:rsid w:val="00D97CE8"/>
    <w:rsid w:val="00DA3D8B"/>
    <w:rsid w:val="00DA4FEC"/>
    <w:rsid w:val="00DA5490"/>
    <w:rsid w:val="00DA7800"/>
    <w:rsid w:val="00DB1B4C"/>
    <w:rsid w:val="00DB2953"/>
    <w:rsid w:val="00DB3508"/>
    <w:rsid w:val="00DB4718"/>
    <w:rsid w:val="00DB5CA1"/>
    <w:rsid w:val="00DB66E9"/>
    <w:rsid w:val="00DB7D6E"/>
    <w:rsid w:val="00DC11C5"/>
    <w:rsid w:val="00DC1E01"/>
    <w:rsid w:val="00DC2B25"/>
    <w:rsid w:val="00DC4B6D"/>
    <w:rsid w:val="00DC7193"/>
    <w:rsid w:val="00DC7710"/>
    <w:rsid w:val="00DC7D90"/>
    <w:rsid w:val="00DD160C"/>
    <w:rsid w:val="00DD2465"/>
    <w:rsid w:val="00DD38F2"/>
    <w:rsid w:val="00DD5C1C"/>
    <w:rsid w:val="00DD6DAC"/>
    <w:rsid w:val="00DE1511"/>
    <w:rsid w:val="00DE239F"/>
    <w:rsid w:val="00DE29CF"/>
    <w:rsid w:val="00DE2A17"/>
    <w:rsid w:val="00DE2A84"/>
    <w:rsid w:val="00DE537B"/>
    <w:rsid w:val="00DE5677"/>
    <w:rsid w:val="00DE6518"/>
    <w:rsid w:val="00DE791A"/>
    <w:rsid w:val="00DF041E"/>
    <w:rsid w:val="00DF07DD"/>
    <w:rsid w:val="00DF1F87"/>
    <w:rsid w:val="00DF2E19"/>
    <w:rsid w:val="00DF33ED"/>
    <w:rsid w:val="00DF3BF6"/>
    <w:rsid w:val="00DF479F"/>
    <w:rsid w:val="00DF4D83"/>
    <w:rsid w:val="00DF532C"/>
    <w:rsid w:val="00DF5ABD"/>
    <w:rsid w:val="00DF654D"/>
    <w:rsid w:val="00DF7593"/>
    <w:rsid w:val="00E03E47"/>
    <w:rsid w:val="00E05333"/>
    <w:rsid w:val="00E05FC4"/>
    <w:rsid w:val="00E07914"/>
    <w:rsid w:val="00E1451E"/>
    <w:rsid w:val="00E169A8"/>
    <w:rsid w:val="00E176B6"/>
    <w:rsid w:val="00E2126A"/>
    <w:rsid w:val="00E2548D"/>
    <w:rsid w:val="00E27B35"/>
    <w:rsid w:val="00E31C25"/>
    <w:rsid w:val="00E33DDA"/>
    <w:rsid w:val="00E348EC"/>
    <w:rsid w:val="00E35DAD"/>
    <w:rsid w:val="00E365BB"/>
    <w:rsid w:val="00E37A0F"/>
    <w:rsid w:val="00E37F7B"/>
    <w:rsid w:val="00E416A0"/>
    <w:rsid w:val="00E41961"/>
    <w:rsid w:val="00E41F0A"/>
    <w:rsid w:val="00E44D8F"/>
    <w:rsid w:val="00E51010"/>
    <w:rsid w:val="00E51085"/>
    <w:rsid w:val="00E51B23"/>
    <w:rsid w:val="00E51B8D"/>
    <w:rsid w:val="00E52168"/>
    <w:rsid w:val="00E53332"/>
    <w:rsid w:val="00E54AC7"/>
    <w:rsid w:val="00E56523"/>
    <w:rsid w:val="00E56537"/>
    <w:rsid w:val="00E571D5"/>
    <w:rsid w:val="00E57614"/>
    <w:rsid w:val="00E57B3F"/>
    <w:rsid w:val="00E617EC"/>
    <w:rsid w:val="00E62B2D"/>
    <w:rsid w:val="00E638E7"/>
    <w:rsid w:val="00E64E22"/>
    <w:rsid w:val="00E65A9A"/>
    <w:rsid w:val="00E662C9"/>
    <w:rsid w:val="00E6663C"/>
    <w:rsid w:val="00E67500"/>
    <w:rsid w:val="00E71745"/>
    <w:rsid w:val="00E72EB0"/>
    <w:rsid w:val="00E7321C"/>
    <w:rsid w:val="00E73A29"/>
    <w:rsid w:val="00E74CE2"/>
    <w:rsid w:val="00E75F6A"/>
    <w:rsid w:val="00E77280"/>
    <w:rsid w:val="00E80EDB"/>
    <w:rsid w:val="00E81024"/>
    <w:rsid w:val="00E8319C"/>
    <w:rsid w:val="00E83A23"/>
    <w:rsid w:val="00E8586E"/>
    <w:rsid w:val="00E863FD"/>
    <w:rsid w:val="00E86E3B"/>
    <w:rsid w:val="00E87CFB"/>
    <w:rsid w:val="00E90297"/>
    <w:rsid w:val="00E90881"/>
    <w:rsid w:val="00E911D4"/>
    <w:rsid w:val="00E915E2"/>
    <w:rsid w:val="00E923EC"/>
    <w:rsid w:val="00E924E1"/>
    <w:rsid w:val="00E92581"/>
    <w:rsid w:val="00E925B7"/>
    <w:rsid w:val="00E946F1"/>
    <w:rsid w:val="00EA131D"/>
    <w:rsid w:val="00EA1A2B"/>
    <w:rsid w:val="00EA1BA5"/>
    <w:rsid w:val="00EA2AE8"/>
    <w:rsid w:val="00EA4C76"/>
    <w:rsid w:val="00EA4E86"/>
    <w:rsid w:val="00EA5199"/>
    <w:rsid w:val="00EA6E19"/>
    <w:rsid w:val="00EA6E70"/>
    <w:rsid w:val="00EB11C2"/>
    <w:rsid w:val="00EB1664"/>
    <w:rsid w:val="00EB1A00"/>
    <w:rsid w:val="00EB39F7"/>
    <w:rsid w:val="00EB3B66"/>
    <w:rsid w:val="00EB4416"/>
    <w:rsid w:val="00EB4F08"/>
    <w:rsid w:val="00EB6EF3"/>
    <w:rsid w:val="00EC1F6E"/>
    <w:rsid w:val="00EC27B0"/>
    <w:rsid w:val="00EC2895"/>
    <w:rsid w:val="00EC2B3B"/>
    <w:rsid w:val="00EC3E48"/>
    <w:rsid w:val="00EC5B24"/>
    <w:rsid w:val="00EC6D9F"/>
    <w:rsid w:val="00ED0DDD"/>
    <w:rsid w:val="00ED7BD4"/>
    <w:rsid w:val="00EE0F06"/>
    <w:rsid w:val="00EE1140"/>
    <w:rsid w:val="00EE2396"/>
    <w:rsid w:val="00EE243A"/>
    <w:rsid w:val="00EE3795"/>
    <w:rsid w:val="00EE433A"/>
    <w:rsid w:val="00EE4783"/>
    <w:rsid w:val="00EE484A"/>
    <w:rsid w:val="00EE5162"/>
    <w:rsid w:val="00EF34B6"/>
    <w:rsid w:val="00EF76C7"/>
    <w:rsid w:val="00EF7F38"/>
    <w:rsid w:val="00F00560"/>
    <w:rsid w:val="00F01651"/>
    <w:rsid w:val="00F01C17"/>
    <w:rsid w:val="00F01E0E"/>
    <w:rsid w:val="00F022EA"/>
    <w:rsid w:val="00F0535C"/>
    <w:rsid w:val="00F053D1"/>
    <w:rsid w:val="00F067D3"/>
    <w:rsid w:val="00F07852"/>
    <w:rsid w:val="00F10776"/>
    <w:rsid w:val="00F10898"/>
    <w:rsid w:val="00F11029"/>
    <w:rsid w:val="00F11103"/>
    <w:rsid w:val="00F1114A"/>
    <w:rsid w:val="00F1253E"/>
    <w:rsid w:val="00F12DDD"/>
    <w:rsid w:val="00F13997"/>
    <w:rsid w:val="00F13BC5"/>
    <w:rsid w:val="00F14952"/>
    <w:rsid w:val="00F20418"/>
    <w:rsid w:val="00F204B7"/>
    <w:rsid w:val="00F20636"/>
    <w:rsid w:val="00F26B48"/>
    <w:rsid w:val="00F31BA9"/>
    <w:rsid w:val="00F323EC"/>
    <w:rsid w:val="00F337F7"/>
    <w:rsid w:val="00F37BB2"/>
    <w:rsid w:val="00F37C1E"/>
    <w:rsid w:val="00F41758"/>
    <w:rsid w:val="00F42224"/>
    <w:rsid w:val="00F42FEA"/>
    <w:rsid w:val="00F4403F"/>
    <w:rsid w:val="00F4429C"/>
    <w:rsid w:val="00F523CB"/>
    <w:rsid w:val="00F52A73"/>
    <w:rsid w:val="00F52DF8"/>
    <w:rsid w:val="00F569F9"/>
    <w:rsid w:val="00F57993"/>
    <w:rsid w:val="00F6069F"/>
    <w:rsid w:val="00F61D82"/>
    <w:rsid w:val="00F63281"/>
    <w:rsid w:val="00F633EC"/>
    <w:rsid w:val="00F63891"/>
    <w:rsid w:val="00F6463C"/>
    <w:rsid w:val="00F64D6D"/>
    <w:rsid w:val="00F65705"/>
    <w:rsid w:val="00F66D8C"/>
    <w:rsid w:val="00F70299"/>
    <w:rsid w:val="00F72093"/>
    <w:rsid w:val="00F7246C"/>
    <w:rsid w:val="00F734E4"/>
    <w:rsid w:val="00F761C0"/>
    <w:rsid w:val="00F7738F"/>
    <w:rsid w:val="00F83347"/>
    <w:rsid w:val="00F842FF"/>
    <w:rsid w:val="00F8524B"/>
    <w:rsid w:val="00F85F42"/>
    <w:rsid w:val="00F87190"/>
    <w:rsid w:val="00F91B33"/>
    <w:rsid w:val="00F92EAC"/>
    <w:rsid w:val="00F96D47"/>
    <w:rsid w:val="00F96F7C"/>
    <w:rsid w:val="00F974A9"/>
    <w:rsid w:val="00FA0368"/>
    <w:rsid w:val="00FA1313"/>
    <w:rsid w:val="00FA2C48"/>
    <w:rsid w:val="00FA5231"/>
    <w:rsid w:val="00FA5C52"/>
    <w:rsid w:val="00FA7832"/>
    <w:rsid w:val="00FA78C5"/>
    <w:rsid w:val="00FA7A70"/>
    <w:rsid w:val="00FB245F"/>
    <w:rsid w:val="00FB2710"/>
    <w:rsid w:val="00FB2E75"/>
    <w:rsid w:val="00FB35EE"/>
    <w:rsid w:val="00FB7DD2"/>
    <w:rsid w:val="00FC0983"/>
    <w:rsid w:val="00FC0B2D"/>
    <w:rsid w:val="00FC0DA3"/>
    <w:rsid w:val="00FC135F"/>
    <w:rsid w:val="00FC15C9"/>
    <w:rsid w:val="00FC18AC"/>
    <w:rsid w:val="00FC1973"/>
    <w:rsid w:val="00FC1B38"/>
    <w:rsid w:val="00FC3827"/>
    <w:rsid w:val="00FC4588"/>
    <w:rsid w:val="00FC47FA"/>
    <w:rsid w:val="00FC5025"/>
    <w:rsid w:val="00FC517A"/>
    <w:rsid w:val="00FC779E"/>
    <w:rsid w:val="00FD06AE"/>
    <w:rsid w:val="00FD0A36"/>
    <w:rsid w:val="00FD3CCF"/>
    <w:rsid w:val="00FD4F6E"/>
    <w:rsid w:val="00FD678E"/>
    <w:rsid w:val="00FE18F5"/>
    <w:rsid w:val="00FE1EF8"/>
    <w:rsid w:val="00FE2544"/>
    <w:rsid w:val="00FE2E41"/>
    <w:rsid w:val="00FE4017"/>
    <w:rsid w:val="00FE62B6"/>
    <w:rsid w:val="00FE7F85"/>
    <w:rsid w:val="00FF3822"/>
    <w:rsid w:val="00FF44AF"/>
    <w:rsid w:val="00FF5295"/>
    <w:rsid w:val="00FF53A0"/>
    <w:rsid w:val="00FF53CB"/>
    <w:rsid w:val="00FF5CBA"/>
    <w:rsid w:val="00FF7E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D72AE"/>
  <w15:docId w15:val="{AA67630A-7444-4E73-A6B9-1BF6E4798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908"/>
    <w:rPr>
      <w:noProof/>
      <w:lang w:val="en-ID"/>
    </w:rPr>
  </w:style>
  <w:style w:type="paragraph" w:styleId="Heading1">
    <w:name w:val="heading 1"/>
    <w:basedOn w:val="Normal"/>
    <w:link w:val="Heading1Char"/>
    <w:uiPriority w:val="9"/>
    <w:qFormat/>
    <w:rsid w:val="00FF53CB"/>
    <w:pPr>
      <w:numPr>
        <w:numId w:val="2"/>
      </w:numPr>
      <w:spacing w:before="100" w:beforeAutospacing="1" w:after="100" w:afterAutospacing="1" w:line="480" w:lineRule="auto"/>
      <w:jc w:val="center"/>
      <w:outlineLvl w:val="0"/>
    </w:pPr>
    <w:rPr>
      <w:rFonts w:ascii="Times New Roman" w:eastAsia="Times New Roman" w:hAnsi="Times New Roman" w:cs="Times New Roman"/>
      <w:b/>
      <w:bCs/>
      <w:kern w:val="36"/>
      <w:sz w:val="24"/>
      <w:szCs w:val="48"/>
      <w:lang w:val="en-US"/>
    </w:rPr>
  </w:style>
  <w:style w:type="paragraph" w:styleId="Heading2">
    <w:name w:val="heading 2"/>
    <w:basedOn w:val="Normal"/>
    <w:next w:val="Normal"/>
    <w:link w:val="Heading2Char"/>
    <w:uiPriority w:val="9"/>
    <w:unhideWhenUsed/>
    <w:qFormat/>
    <w:rsid w:val="00FF53CB"/>
    <w:pPr>
      <w:keepNext/>
      <w:keepLines/>
      <w:numPr>
        <w:ilvl w:val="1"/>
        <w:numId w:val="2"/>
      </w:numPr>
      <w:spacing w:before="120" w:after="0" w:line="480" w:lineRule="auto"/>
      <w:ind w:left="576"/>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FF53CB"/>
    <w:pPr>
      <w:keepNext/>
      <w:keepLines/>
      <w:numPr>
        <w:ilvl w:val="2"/>
        <w:numId w:val="2"/>
      </w:numPr>
      <w:spacing w:before="120" w:after="0" w:line="48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F53CB"/>
    <w:pPr>
      <w:keepNext/>
      <w:keepLines/>
      <w:numPr>
        <w:ilvl w:val="3"/>
        <w:numId w:val="2"/>
      </w:numPr>
      <w:spacing w:before="120" w:after="0" w:line="48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FF53CB"/>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F53CB"/>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53CB"/>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3CB"/>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3CB"/>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44908"/>
    <w:pPr>
      <w:spacing w:after="0" w:line="240" w:lineRule="auto"/>
    </w:pPr>
    <w:rPr>
      <w:rFonts w:ascii="Calibri" w:eastAsia="Times New Roman" w:hAnsi="Calibri" w:cs="Times New Roman"/>
      <w:sz w:val="20"/>
      <w:szCs w:val="20"/>
      <w:lang w:val="id-ID"/>
    </w:rPr>
  </w:style>
  <w:style w:type="character" w:styleId="Hyperlink">
    <w:name w:val="Hyperlink"/>
    <w:basedOn w:val="DefaultParagraphFont"/>
    <w:uiPriority w:val="99"/>
    <w:unhideWhenUsed/>
    <w:rsid w:val="00FF53CB"/>
    <w:rPr>
      <w:color w:val="0000FF"/>
      <w:u w:val="single"/>
    </w:rPr>
  </w:style>
  <w:style w:type="paragraph" w:styleId="TOC1">
    <w:name w:val="toc 1"/>
    <w:basedOn w:val="Normal"/>
    <w:next w:val="Normal"/>
    <w:autoRedefine/>
    <w:uiPriority w:val="39"/>
    <w:unhideWhenUsed/>
    <w:rsid w:val="00B658B4"/>
    <w:pPr>
      <w:tabs>
        <w:tab w:val="left" w:pos="851"/>
        <w:tab w:val="right" w:leader="dot" w:pos="7927"/>
      </w:tabs>
      <w:spacing w:after="0" w:line="480" w:lineRule="auto"/>
    </w:pPr>
    <w:rPr>
      <w:rFonts w:ascii="Times New Roman" w:hAnsi="Times New Roman"/>
      <w:b/>
      <w:caps/>
      <w:sz w:val="24"/>
    </w:rPr>
  </w:style>
  <w:style w:type="paragraph" w:styleId="TOC2">
    <w:name w:val="toc 2"/>
    <w:basedOn w:val="Normal"/>
    <w:next w:val="Normal"/>
    <w:autoRedefine/>
    <w:uiPriority w:val="39"/>
    <w:unhideWhenUsed/>
    <w:rsid w:val="00FF53CB"/>
    <w:pPr>
      <w:tabs>
        <w:tab w:val="left" w:pos="567"/>
        <w:tab w:val="right" w:leader="dot" w:pos="7927"/>
      </w:tabs>
      <w:spacing w:after="100"/>
      <w:ind w:left="220"/>
    </w:pPr>
  </w:style>
  <w:style w:type="character" w:customStyle="1" w:styleId="Heading1Char">
    <w:name w:val="Heading 1 Char"/>
    <w:basedOn w:val="DefaultParagraphFont"/>
    <w:link w:val="Heading1"/>
    <w:uiPriority w:val="9"/>
    <w:rsid w:val="00FF53CB"/>
    <w:rPr>
      <w:rFonts w:ascii="Times New Roman" w:eastAsia="Times New Roman" w:hAnsi="Times New Roman" w:cs="Times New Roman"/>
      <w:b/>
      <w:bCs/>
      <w:noProof/>
      <w:kern w:val="36"/>
      <w:sz w:val="24"/>
      <w:szCs w:val="48"/>
    </w:rPr>
  </w:style>
  <w:style w:type="character" w:customStyle="1" w:styleId="Heading2Char">
    <w:name w:val="Heading 2 Char"/>
    <w:basedOn w:val="DefaultParagraphFont"/>
    <w:link w:val="Heading2"/>
    <w:uiPriority w:val="9"/>
    <w:rsid w:val="00FF53CB"/>
    <w:rPr>
      <w:rFonts w:ascii="Times New Roman" w:eastAsiaTheme="majorEastAsia" w:hAnsi="Times New Roman" w:cstheme="majorBidi"/>
      <w:b/>
      <w:bCs/>
      <w:noProof/>
      <w:sz w:val="24"/>
      <w:szCs w:val="26"/>
      <w:lang w:val="en-ID"/>
    </w:rPr>
  </w:style>
  <w:style w:type="character" w:customStyle="1" w:styleId="Heading3Char">
    <w:name w:val="Heading 3 Char"/>
    <w:basedOn w:val="DefaultParagraphFont"/>
    <w:link w:val="Heading3"/>
    <w:uiPriority w:val="9"/>
    <w:rsid w:val="00FF53CB"/>
    <w:rPr>
      <w:rFonts w:ascii="Times New Roman" w:eastAsiaTheme="majorEastAsia" w:hAnsi="Times New Roman" w:cstheme="majorBidi"/>
      <w:b/>
      <w:bCs/>
      <w:noProof/>
      <w:sz w:val="24"/>
      <w:lang w:val="en-ID"/>
    </w:rPr>
  </w:style>
  <w:style w:type="character" w:customStyle="1" w:styleId="Heading4Char">
    <w:name w:val="Heading 4 Char"/>
    <w:basedOn w:val="DefaultParagraphFont"/>
    <w:link w:val="Heading4"/>
    <w:uiPriority w:val="9"/>
    <w:rsid w:val="00FF53CB"/>
    <w:rPr>
      <w:rFonts w:ascii="Times New Roman" w:eastAsiaTheme="majorEastAsia" w:hAnsi="Times New Roman" w:cstheme="majorBidi"/>
      <w:b/>
      <w:bCs/>
      <w:iCs/>
      <w:noProof/>
      <w:sz w:val="24"/>
      <w:lang w:val="en-ID"/>
    </w:rPr>
  </w:style>
  <w:style w:type="character" w:customStyle="1" w:styleId="Heading5Char">
    <w:name w:val="Heading 5 Char"/>
    <w:basedOn w:val="DefaultParagraphFont"/>
    <w:link w:val="Heading5"/>
    <w:uiPriority w:val="9"/>
    <w:rsid w:val="00FF53CB"/>
    <w:rPr>
      <w:rFonts w:asciiTheme="majorHAnsi" w:eastAsiaTheme="majorEastAsia" w:hAnsiTheme="majorHAnsi" w:cstheme="majorBidi"/>
      <w:noProof/>
      <w:color w:val="243F60" w:themeColor="accent1" w:themeShade="7F"/>
      <w:lang w:val="en-ID"/>
    </w:rPr>
  </w:style>
  <w:style w:type="character" w:customStyle="1" w:styleId="Heading6Char">
    <w:name w:val="Heading 6 Char"/>
    <w:basedOn w:val="DefaultParagraphFont"/>
    <w:link w:val="Heading6"/>
    <w:uiPriority w:val="9"/>
    <w:semiHidden/>
    <w:rsid w:val="00FF53CB"/>
    <w:rPr>
      <w:rFonts w:asciiTheme="majorHAnsi" w:eastAsiaTheme="majorEastAsia" w:hAnsiTheme="majorHAnsi" w:cstheme="majorBidi"/>
      <w:i/>
      <w:iCs/>
      <w:noProof/>
      <w:color w:val="243F60" w:themeColor="accent1" w:themeShade="7F"/>
      <w:lang w:val="en-ID"/>
    </w:rPr>
  </w:style>
  <w:style w:type="character" w:customStyle="1" w:styleId="Heading7Char">
    <w:name w:val="Heading 7 Char"/>
    <w:basedOn w:val="DefaultParagraphFont"/>
    <w:link w:val="Heading7"/>
    <w:uiPriority w:val="9"/>
    <w:semiHidden/>
    <w:rsid w:val="00FF53CB"/>
    <w:rPr>
      <w:rFonts w:asciiTheme="majorHAnsi" w:eastAsiaTheme="majorEastAsia" w:hAnsiTheme="majorHAnsi" w:cstheme="majorBidi"/>
      <w:i/>
      <w:iCs/>
      <w:noProof/>
      <w:color w:val="404040" w:themeColor="text1" w:themeTint="BF"/>
      <w:lang w:val="en-ID"/>
    </w:rPr>
  </w:style>
  <w:style w:type="character" w:customStyle="1" w:styleId="Heading8Char">
    <w:name w:val="Heading 8 Char"/>
    <w:basedOn w:val="DefaultParagraphFont"/>
    <w:link w:val="Heading8"/>
    <w:uiPriority w:val="9"/>
    <w:semiHidden/>
    <w:rsid w:val="00FF53CB"/>
    <w:rPr>
      <w:rFonts w:asciiTheme="majorHAnsi" w:eastAsiaTheme="majorEastAsia" w:hAnsiTheme="majorHAnsi" w:cstheme="majorBidi"/>
      <w:noProof/>
      <w:color w:val="404040" w:themeColor="text1" w:themeTint="BF"/>
      <w:sz w:val="20"/>
      <w:szCs w:val="20"/>
      <w:lang w:val="en-ID"/>
    </w:rPr>
  </w:style>
  <w:style w:type="character" w:customStyle="1" w:styleId="Heading9Char">
    <w:name w:val="Heading 9 Char"/>
    <w:basedOn w:val="DefaultParagraphFont"/>
    <w:link w:val="Heading9"/>
    <w:uiPriority w:val="9"/>
    <w:semiHidden/>
    <w:rsid w:val="00FF53CB"/>
    <w:rPr>
      <w:rFonts w:asciiTheme="majorHAnsi" w:eastAsiaTheme="majorEastAsia" w:hAnsiTheme="majorHAnsi" w:cstheme="majorBidi"/>
      <w:i/>
      <w:iCs/>
      <w:noProof/>
      <w:color w:val="404040" w:themeColor="text1" w:themeTint="BF"/>
      <w:sz w:val="20"/>
      <w:szCs w:val="20"/>
      <w:lang w:val="en-ID"/>
    </w:rPr>
  </w:style>
  <w:style w:type="paragraph" w:styleId="ListParagraph">
    <w:name w:val="List Paragraph"/>
    <w:aliases w:val="Body of text"/>
    <w:basedOn w:val="Normal"/>
    <w:link w:val="ListParagraphChar"/>
    <w:uiPriority w:val="34"/>
    <w:qFormat/>
    <w:rsid w:val="00FF53CB"/>
    <w:pPr>
      <w:ind w:left="720"/>
      <w:contextualSpacing/>
    </w:pPr>
  </w:style>
  <w:style w:type="character" w:customStyle="1" w:styleId="plainlinks">
    <w:name w:val="plainlinks"/>
    <w:basedOn w:val="DefaultParagraphFont"/>
    <w:rsid w:val="00FF53CB"/>
  </w:style>
  <w:style w:type="character" w:customStyle="1" w:styleId="geo-dec">
    <w:name w:val="geo-dec"/>
    <w:basedOn w:val="DefaultParagraphFont"/>
    <w:rsid w:val="00FF53CB"/>
  </w:style>
  <w:style w:type="character" w:customStyle="1" w:styleId="ListParagraphChar">
    <w:name w:val="List Paragraph Char"/>
    <w:aliases w:val="Body of text Char"/>
    <w:link w:val="ListParagraph"/>
    <w:uiPriority w:val="34"/>
    <w:locked/>
    <w:rsid w:val="00FF53CB"/>
    <w:rPr>
      <w:lang w:val="id-ID"/>
    </w:rPr>
  </w:style>
  <w:style w:type="paragraph" w:styleId="Header">
    <w:name w:val="header"/>
    <w:basedOn w:val="Normal"/>
    <w:link w:val="HeaderChar"/>
    <w:uiPriority w:val="99"/>
    <w:unhideWhenUsed/>
    <w:rsid w:val="00FF53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53CB"/>
    <w:rPr>
      <w:lang w:val="id-ID"/>
    </w:rPr>
  </w:style>
  <w:style w:type="paragraph" w:styleId="Footer">
    <w:name w:val="footer"/>
    <w:basedOn w:val="Normal"/>
    <w:link w:val="FooterChar"/>
    <w:uiPriority w:val="99"/>
    <w:unhideWhenUsed/>
    <w:rsid w:val="00FF53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53CB"/>
    <w:rPr>
      <w:lang w:val="id-ID"/>
    </w:rPr>
  </w:style>
  <w:style w:type="paragraph" w:styleId="BalloonText">
    <w:name w:val="Balloon Text"/>
    <w:basedOn w:val="Normal"/>
    <w:link w:val="BalloonTextChar"/>
    <w:uiPriority w:val="99"/>
    <w:semiHidden/>
    <w:unhideWhenUsed/>
    <w:rsid w:val="00FF5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CB"/>
    <w:rPr>
      <w:rFonts w:ascii="Tahoma" w:hAnsi="Tahoma" w:cs="Tahoma"/>
      <w:sz w:val="16"/>
      <w:szCs w:val="16"/>
      <w:lang w:val="id-ID"/>
    </w:rPr>
  </w:style>
  <w:style w:type="paragraph" w:customStyle="1" w:styleId="Default">
    <w:name w:val="Default"/>
    <w:rsid w:val="00FF53CB"/>
    <w:pPr>
      <w:autoSpaceDE w:val="0"/>
      <w:autoSpaceDN w:val="0"/>
      <w:adjustRightInd w:val="0"/>
      <w:spacing w:after="0" w:line="240" w:lineRule="auto"/>
    </w:pPr>
    <w:rPr>
      <w:rFonts w:ascii="Verdana" w:hAnsi="Verdana" w:cs="Verdana"/>
      <w:color w:val="000000"/>
      <w:sz w:val="24"/>
      <w:szCs w:val="24"/>
      <w:lang w:val="id-ID"/>
    </w:rPr>
  </w:style>
  <w:style w:type="paragraph" w:styleId="Caption">
    <w:name w:val="caption"/>
    <w:basedOn w:val="Normal"/>
    <w:next w:val="Normal"/>
    <w:uiPriority w:val="35"/>
    <w:unhideWhenUsed/>
    <w:qFormat/>
    <w:rsid w:val="00FF53CB"/>
    <w:pPr>
      <w:spacing w:line="240" w:lineRule="auto"/>
    </w:pPr>
    <w:rPr>
      <w:rFonts w:ascii="Calibri" w:eastAsia="Calibri" w:hAnsi="Calibri" w:cs="Times New Roman"/>
      <w:b/>
      <w:bCs/>
      <w:color w:val="5B9BD5"/>
      <w:sz w:val="18"/>
      <w:szCs w:val="18"/>
    </w:rPr>
  </w:style>
  <w:style w:type="character" w:styleId="Emphasis">
    <w:name w:val="Emphasis"/>
    <w:basedOn w:val="DefaultParagraphFont"/>
    <w:uiPriority w:val="20"/>
    <w:qFormat/>
    <w:rsid w:val="00FF53CB"/>
    <w:rPr>
      <w:i/>
      <w:iCs/>
    </w:rPr>
  </w:style>
  <w:style w:type="table" w:styleId="TableGrid">
    <w:name w:val="Table Grid"/>
    <w:basedOn w:val="TableNormal"/>
    <w:uiPriority w:val="39"/>
    <w:rsid w:val="00FF53C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73CDC"/>
  </w:style>
  <w:style w:type="character" w:customStyle="1" w:styleId="fontstyle01">
    <w:name w:val="fontstyle01"/>
    <w:basedOn w:val="DefaultParagraphFont"/>
    <w:rsid w:val="009E536B"/>
    <w:rPr>
      <w:rFonts w:ascii="TimesNewRomanPSMT" w:hAnsi="TimesNewRomanPSMT" w:hint="default"/>
      <w:b w:val="0"/>
      <w:bCs w:val="0"/>
      <w:i w:val="0"/>
      <w:iCs w:val="0"/>
      <w:color w:val="000000"/>
      <w:sz w:val="20"/>
      <w:szCs w:val="20"/>
    </w:rPr>
  </w:style>
  <w:style w:type="character" w:customStyle="1" w:styleId="Style1Char">
    <w:name w:val="Style1 Char"/>
    <w:basedOn w:val="DefaultParagraphFont"/>
    <w:link w:val="Style1"/>
    <w:locked/>
    <w:rsid w:val="004A06EC"/>
    <w:rPr>
      <w:rFonts w:ascii="Times New Roman" w:hAnsi="Times New Roman" w:cs="Times New Roman"/>
      <w:b/>
      <w:iCs/>
      <w:color w:val="000000" w:themeColor="text1"/>
      <w:sz w:val="24"/>
      <w:szCs w:val="24"/>
    </w:rPr>
  </w:style>
  <w:style w:type="paragraph" w:customStyle="1" w:styleId="Style1">
    <w:name w:val="Style1"/>
    <w:basedOn w:val="Caption"/>
    <w:link w:val="Style1Char"/>
    <w:qFormat/>
    <w:rsid w:val="004A06EC"/>
    <w:rPr>
      <w:rFonts w:ascii="Times New Roman" w:eastAsiaTheme="minorHAnsi" w:hAnsi="Times New Roman"/>
      <w:bCs w:val="0"/>
      <w:iCs/>
      <w:noProof w:val="0"/>
      <w:color w:val="000000" w:themeColor="text1"/>
      <w:sz w:val="24"/>
      <w:szCs w:val="24"/>
      <w:lang w:val="en-US"/>
    </w:rPr>
  </w:style>
  <w:style w:type="character" w:styleId="Strong">
    <w:name w:val="Strong"/>
    <w:basedOn w:val="DefaultParagraphFont"/>
    <w:uiPriority w:val="22"/>
    <w:qFormat/>
    <w:rsid w:val="005F51E8"/>
    <w:rPr>
      <w:b/>
      <w:bCs/>
    </w:rPr>
  </w:style>
  <w:style w:type="character" w:customStyle="1" w:styleId="markedcontent">
    <w:name w:val="markedcontent"/>
    <w:basedOn w:val="DefaultParagraphFont"/>
    <w:rsid w:val="00584DD8"/>
  </w:style>
  <w:style w:type="paragraph" w:styleId="FootnoteText">
    <w:name w:val="footnote text"/>
    <w:basedOn w:val="Normal"/>
    <w:link w:val="FootnoteTextChar"/>
    <w:uiPriority w:val="99"/>
    <w:semiHidden/>
    <w:unhideWhenUsed/>
    <w:rsid w:val="002526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67B"/>
    <w:rPr>
      <w:noProof/>
      <w:sz w:val="20"/>
      <w:szCs w:val="20"/>
      <w:lang w:val="en-ID"/>
    </w:rPr>
  </w:style>
  <w:style w:type="character" w:styleId="FootnoteReference">
    <w:name w:val="footnote reference"/>
    <w:basedOn w:val="DefaultParagraphFont"/>
    <w:uiPriority w:val="99"/>
    <w:semiHidden/>
    <w:unhideWhenUsed/>
    <w:rsid w:val="0025267B"/>
    <w:rPr>
      <w:vertAlign w:val="superscript"/>
    </w:rPr>
  </w:style>
  <w:style w:type="paragraph" w:styleId="TableofFigures">
    <w:name w:val="table of figures"/>
    <w:basedOn w:val="Normal"/>
    <w:next w:val="Normal"/>
    <w:uiPriority w:val="99"/>
    <w:unhideWhenUsed/>
    <w:rsid w:val="00403B2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30204">
      <w:bodyDiv w:val="1"/>
      <w:marLeft w:val="0"/>
      <w:marRight w:val="0"/>
      <w:marTop w:val="0"/>
      <w:marBottom w:val="0"/>
      <w:divBdr>
        <w:top w:val="none" w:sz="0" w:space="0" w:color="auto"/>
        <w:left w:val="none" w:sz="0" w:space="0" w:color="auto"/>
        <w:bottom w:val="none" w:sz="0" w:space="0" w:color="auto"/>
        <w:right w:val="none" w:sz="0" w:space="0" w:color="auto"/>
      </w:divBdr>
    </w:div>
    <w:div w:id="262491728">
      <w:bodyDiv w:val="1"/>
      <w:marLeft w:val="0"/>
      <w:marRight w:val="0"/>
      <w:marTop w:val="0"/>
      <w:marBottom w:val="0"/>
      <w:divBdr>
        <w:top w:val="none" w:sz="0" w:space="0" w:color="auto"/>
        <w:left w:val="none" w:sz="0" w:space="0" w:color="auto"/>
        <w:bottom w:val="none" w:sz="0" w:space="0" w:color="auto"/>
        <w:right w:val="none" w:sz="0" w:space="0" w:color="auto"/>
      </w:divBdr>
      <w:divsChild>
        <w:div w:id="1039816223">
          <w:marLeft w:val="0"/>
          <w:marRight w:val="0"/>
          <w:marTop w:val="0"/>
          <w:marBottom w:val="0"/>
          <w:divBdr>
            <w:top w:val="none" w:sz="0" w:space="0" w:color="auto"/>
            <w:left w:val="none" w:sz="0" w:space="0" w:color="auto"/>
            <w:bottom w:val="none" w:sz="0" w:space="0" w:color="auto"/>
            <w:right w:val="none" w:sz="0" w:space="0" w:color="auto"/>
          </w:divBdr>
          <w:divsChild>
            <w:div w:id="810367959">
              <w:marLeft w:val="0"/>
              <w:marRight w:val="0"/>
              <w:marTop w:val="0"/>
              <w:marBottom w:val="0"/>
              <w:divBdr>
                <w:top w:val="none" w:sz="0" w:space="0" w:color="auto"/>
                <w:left w:val="none" w:sz="0" w:space="0" w:color="auto"/>
                <w:bottom w:val="none" w:sz="0" w:space="0" w:color="auto"/>
                <w:right w:val="none" w:sz="0" w:space="0" w:color="auto"/>
              </w:divBdr>
              <w:divsChild>
                <w:div w:id="914557377">
                  <w:marLeft w:val="0"/>
                  <w:marRight w:val="0"/>
                  <w:marTop w:val="0"/>
                  <w:marBottom w:val="0"/>
                  <w:divBdr>
                    <w:top w:val="none" w:sz="0" w:space="0" w:color="auto"/>
                    <w:left w:val="none" w:sz="0" w:space="0" w:color="auto"/>
                    <w:bottom w:val="none" w:sz="0" w:space="0" w:color="auto"/>
                    <w:right w:val="none" w:sz="0" w:space="0" w:color="auto"/>
                  </w:divBdr>
                  <w:divsChild>
                    <w:div w:id="1918781443">
                      <w:marLeft w:val="0"/>
                      <w:marRight w:val="0"/>
                      <w:marTop w:val="0"/>
                      <w:marBottom w:val="0"/>
                      <w:divBdr>
                        <w:top w:val="none" w:sz="0" w:space="0" w:color="auto"/>
                        <w:left w:val="none" w:sz="0" w:space="0" w:color="auto"/>
                        <w:bottom w:val="none" w:sz="0" w:space="0" w:color="auto"/>
                        <w:right w:val="none" w:sz="0" w:space="0" w:color="auto"/>
                      </w:divBdr>
                      <w:divsChild>
                        <w:div w:id="10029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884100">
          <w:marLeft w:val="0"/>
          <w:marRight w:val="0"/>
          <w:marTop w:val="0"/>
          <w:marBottom w:val="0"/>
          <w:divBdr>
            <w:top w:val="none" w:sz="0" w:space="0" w:color="auto"/>
            <w:left w:val="none" w:sz="0" w:space="0" w:color="auto"/>
            <w:bottom w:val="none" w:sz="0" w:space="0" w:color="auto"/>
            <w:right w:val="none" w:sz="0" w:space="0" w:color="auto"/>
          </w:divBdr>
          <w:divsChild>
            <w:div w:id="951404147">
              <w:marLeft w:val="0"/>
              <w:marRight w:val="0"/>
              <w:marTop w:val="0"/>
              <w:marBottom w:val="0"/>
              <w:divBdr>
                <w:top w:val="none" w:sz="0" w:space="0" w:color="auto"/>
                <w:left w:val="none" w:sz="0" w:space="0" w:color="auto"/>
                <w:bottom w:val="none" w:sz="0" w:space="0" w:color="auto"/>
                <w:right w:val="none" w:sz="0" w:space="0" w:color="auto"/>
              </w:divBdr>
              <w:divsChild>
                <w:div w:id="1239442714">
                  <w:marLeft w:val="0"/>
                  <w:marRight w:val="0"/>
                  <w:marTop w:val="0"/>
                  <w:marBottom w:val="0"/>
                  <w:divBdr>
                    <w:top w:val="none" w:sz="0" w:space="0" w:color="auto"/>
                    <w:left w:val="none" w:sz="0" w:space="0" w:color="auto"/>
                    <w:bottom w:val="none" w:sz="0" w:space="0" w:color="auto"/>
                    <w:right w:val="none" w:sz="0" w:space="0" w:color="auto"/>
                  </w:divBdr>
                  <w:divsChild>
                    <w:div w:id="952395882">
                      <w:marLeft w:val="0"/>
                      <w:marRight w:val="0"/>
                      <w:marTop w:val="0"/>
                      <w:marBottom w:val="0"/>
                      <w:divBdr>
                        <w:top w:val="none" w:sz="0" w:space="0" w:color="auto"/>
                        <w:left w:val="none" w:sz="0" w:space="0" w:color="auto"/>
                        <w:bottom w:val="none" w:sz="0" w:space="0" w:color="auto"/>
                        <w:right w:val="none" w:sz="0" w:space="0" w:color="auto"/>
                      </w:divBdr>
                      <w:divsChild>
                        <w:div w:id="918059788">
                          <w:marLeft w:val="0"/>
                          <w:marRight w:val="0"/>
                          <w:marTop w:val="0"/>
                          <w:marBottom w:val="0"/>
                          <w:divBdr>
                            <w:top w:val="none" w:sz="0" w:space="0" w:color="auto"/>
                            <w:left w:val="none" w:sz="0" w:space="0" w:color="auto"/>
                            <w:bottom w:val="none" w:sz="0" w:space="0" w:color="auto"/>
                            <w:right w:val="none" w:sz="0" w:space="0" w:color="auto"/>
                          </w:divBdr>
                          <w:divsChild>
                            <w:div w:id="1673221641">
                              <w:marLeft w:val="0"/>
                              <w:marRight w:val="300"/>
                              <w:marTop w:val="180"/>
                              <w:marBottom w:val="0"/>
                              <w:divBdr>
                                <w:top w:val="none" w:sz="0" w:space="0" w:color="auto"/>
                                <w:left w:val="none" w:sz="0" w:space="0" w:color="auto"/>
                                <w:bottom w:val="none" w:sz="0" w:space="0" w:color="auto"/>
                                <w:right w:val="none" w:sz="0" w:space="0" w:color="auto"/>
                              </w:divBdr>
                              <w:divsChild>
                                <w:div w:id="32055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877325">
      <w:bodyDiv w:val="1"/>
      <w:marLeft w:val="0"/>
      <w:marRight w:val="0"/>
      <w:marTop w:val="0"/>
      <w:marBottom w:val="0"/>
      <w:divBdr>
        <w:top w:val="none" w:sz="0" w:space="0" w:color="auto"/>
        <w:left w:val="none" w:sz="0" w:space="0" w:color="auto"/>
        <w:bottom w:val="none" w:sz="0" w:space="0" w:color="auto"/>
        <w:right w:val="none" w:sz="0" w:space="0" w:color="auto"/>
      </w:divBdr>
    </w:div>
    <w:div w:id="863641427">
      <w:bodyDiv w:val="1"/>
      <w:marLeft w:val="0"/>
      <w:marRight w:val="0"/>
      <w:marTop w:val="0"/>
      <w:marBottom w:val="0"/>
      <w:divBdr>
        <w:top w:val="none" w:sz="0" w:space="0" w:color="auto"/>
        <w:left w:val="none" w:sz="0" w:space="0" w:color="auto"/>
        <w:bottom w:val="none" w:sz="0" w:space="0" w:color="auto"/>
        <w:right w:val="none" w:sz="0" w:space="0" w:color="auto"/>
      </w:divBdr>
    </w:div>
    <w:div w:id="911430751">
      <w:bodyDiv w:val="1"/>
      <w:marLeft w:val="0"/>
      <w:marRight w:val="0"/>
      <w:marTop w:val="0"/>
      <w:marBottom w:val="0"/>
      <w:divBdr>
        <w:top w:val="none" w:sz="0" w:space="0" w:color="auto"/>
        <w:left w:val="none" w:sz="0" w:space="0" w:color="auto"/>
        <w:bottom w:val="none" w:sz="0" w:space="0" w:color="auto"/>
        <w:right w:val="none" w:sz="0" w:space="0" w:color="auto"/>
      </w:divBdr>
    </w:div>
    <w:div w:id="917717405">
      <w:bodyDiv w:val="1"/>
      <w:marLeft w:val="0"/>
      <w:marRight w:val="0"/>
      <w:marTop w:val="0"/>
      <w:marBottom w:val="0"/>
      <w:divBdr>
        <w:top w:val="none" w:sz="0" w:space="0" w:color="auto"/>
        <w:left w:val="none" w:sz="0" w:space="0" w:color="auto"/>
        <w:bottom w:val="none" w:sz="0" w:space="0" w:color="auto"/>
        <w:right w:val="none" w:sz="0" w:space="0" w:color="auto"/>
      </w:divBdr>
      <w:divsChild>
        <w:div w:id="1602643046">
          <w:marLeft w:val="0"/>
          <w:marRight w:val="0"/>
          <w:marTop w:val="0"/>
          <w:marBottom w:val="0"/>
          <w:divBdr>
            <w:top w:val="none" w:sz="0" w:space="0" w:color="auto"/>
            <w:left w:val="none" w:sz="0" w:space="0" w:color="auto"/>
            <w:bottom w:val="none" w:sz="0" w:space="0" w:color="auto"/>
            <w:right w:val="none" w:sz="0" w:space="0" w:color="auto"/>
          </w:divBdr>
        </w:div>
      </w:divsChild>
    </w:div>
    <w:div w:id="1358778809">
      <w:bodyDiv w:val="1"/>
      <w:marLeft w:val="0"/>
      <w:marRight w:val="0"/>
      <w:marTop w:val="0"/>
      <w:marBottom w:val="0"/>
      <w:divBdr>
        <w:top w:val="none" w:sz="0" w:space="0" w:color="auto"/>
        <w:left w:val="none" w:sz="0" w:space="0" w:color="auto"/>
        <w:bottom w:val="none" w:sz="0" w:space="0" w:color="auto"/>
        <w:right w:val="none" w:sz="0" w:space="0" w:color="auto"/>
      </w:divBdr>
      <w:divsChild>
        <w:div w:id="1936865224">
          <w:marLeft w:val="0"/>
          <w:marRight w:val="0"/>
          <w:marTop w:val="0"/>
          <w:marBottom w:val="0"/>
          <w:divBdr>
            <w:top w:val="none" w:sz="0" w:space="0" w:color="auto"/>
            <w:left w:val="none" w:sz="0" w:space="0" w:color="auto"/>
            <w:bottom w:val="none" w:sz="0" w:space="0" w:color="auto"/>
            <w:right w:val="none" w:sz="0" w:space="0" w:color="auto"/>
          </w:divBdr>
        </w:div>
        <w:div w:id="2033218575">
          <w:marLeft w:val="0"/>
          <w:marRight w:val="0"/>
          <w:marTop w:val="0"/>
          <w:marBottom w:val="0"/>
          <w:divBdr>
            <w:top w:val="none" w:sz="0" w:space="0" w:color="auto"/>
            <w:left w:val="none" w:sz="0" w:space="0" w:color="auto"/>
            <w:bottom w:val="none" w:sz="0" w:space="0" w:color="auto"/>
            <w:right w:val="none" w:sz="0" w:space="0" w:color="auto"/>
          </w:divBdr>
        </w:div>
        <w:div w:id="358311862">
          <w:marLeft w:val="0"/>
          <w:marRight w:val="0"/>
          <w:marTop w:val="0"/>
          <w:marBottom w:val="0"/>
          <w:divBdr>
            <w:top w:val="none" w:sz="0" w:space="0" w:color="auto"/>
            <w:left w:val="none" w:sz="0" w:space="0" w:color="auto"/>
            <w:bottom w:val="none" w:sz="0" w:space="0" w:color="auto"/>
            <w:right w:val="none" w:sz="0" w:space="0" w:color="auto"/>
          </w:divBdr>
        </w:div>
        <w:div w:id="1231233042">
          <w:marLeft w:val="0"/>
          <w:marRight w:val="0"/>
          <w:marTop w:val="0"/>
          <w:marBottom w:val="0"/>
          <w:divBdr>
            <w:top w:val="none" w:sz="0" w:space="0" w:color="auto"/>
            <w:left w:val="none" w:sz="0" w:space="0" w:color="auto"/>
            <w:bottom w:val="none" w:sz="0" w:space="0" w:color="auto"/>
            <w:right w:val="none" w:sz="0" w:space="0" w:color="auto"/>
          </w:divBdr>
        </w:div>
      </w:divsChild>
    </w:div>
    <w:div w:id="1557859873">
      <w:bodyDiv w:val="1"/>
      <w:marLeft w:val="0"/>
      <w:marRight w:val="0"/>
      <w:marTop w:val="0"/>
      <w:marBottom w:val="0"/>
      <w:divBdr>
        <w:top w:val="none" w:sz="0" w:space="0" w:color="auto"/>
        <w:left w:val="none" w:sz="0" w:space="0" w:color="auto"/>
        <w:bottom w:val="none" w:sz="0" w:space="0" w:color="auto"/>
        <w:right w:val="none" w:sz="0" w:space="0" w:color="auto"/>
      </w:divBdr>
    </w:div>
    <w:div w:id="1756853166">
      <w:bodyDiv w:val="1"/>
      <w:marLeft w:val="0"/>
      <w:marRight w:val="0"/>
      <w:marTop w:val="0"/>
      <w:marBottom w:val="0"/>
      <w:divBdr>
        <w:top w:val="none" w:sz="0" w:space="0" w:color="auto"/>
        <w:left w:val="none" w:sz="0" w:space="0" w:color="auto"/>
        <w:bottom w:val="none" w:sz="0" w:space="0" w:color="auto"/>
        <w:right w:val="none" w:sz="0" w:space="0" w:color="auto"/>
      </w:divBdr>
    </w:div>
    <w:div w:id="1784231597">
      <w:bodyDiv w:val="1"/>
      <w:marLeft w:val="0"/>
      <w:marRight w:val="0"/>
      <w:marTop w:val="0"/>
      <w:marBottom w:val="0"/>
      <w:divBdr>
        <w:top w:val="none" w:sz="0" w:space="0" w:color="auto"/>
        <w:left w:val="none" w:sz="0" w:space="0" w:color="auto"/>
        <w:bottom w:val="none" w:sz="0" w:space="0" w:color="auto"/>
        <w:right w:val="none" w:sz="0" w:space="0" w:color="auto"/>
      </w:divBdr>
    </w:div>
    <w:div w:id="18475497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7</b:Tag>
    <b:SourceType>InternetSite</b:SourceType>
    <b:Guid>{A9D81E60-079F-44F0-A20F-F85006218C76}</b:Guid>
    <b:Author>
      <b:Author>
        <b:NameList>
          <b:Person>
            <b:Last>Widharma</b:Last>
            <b:First>Wayan</b:First>
          </b:Person>
        </b:NameList>
      </b:Author>
    </b:Author>
    <b:Title>Memahami Metode EDFAT Dalam Fotografi</b:Title>
    <b:InternetSiteTitle>Csinema.com</b:InternetSiteTitle>
    <b:Year>2017</b:Year>
    <b:Month>December</b:Month>
    <b:Day>4</b:Day>
    <b:YearAccessed>2019</b:YearAccessed>
    <b:MonthAccessed>November</b:MonthAccessed>
    <b:DayAccessed>22</b:DayAccessed>
    <b:URL>http://csinema.com/metode-edfat-dalam-fotografi/</b:URL>
    <b:RefOrder>1</b:RefOrder>
  </b:Source>
  <b:Source>
    <b:Tag>Sej19</b:Tag>
    <b:SourceType>InternetSite</b:SourceType>
    <b:Guid>{A64C1081-4B76-44D3-91DB-2D6EFDB2DF03}</b:Guid>
    <b:Title>Sejarah Timor Leste</b:Title>
    <b:InternetSiteTitle>Wikipedia</b:InternetSiteTitle>
    <b:Year>2006</b:Year>
    <b:Month>Juli</b:Month>
    <b:Day>18</b:Day>
    <b:Author>
      <b:Author>
        <b:NameList>
          <b:Person>
            <b:Last>Humardhani</b:Last>
            <b:First>Andri</b:First>
          </b:Person>
        </b:NameList>
      </b:Author>
    </b:Author>
    <b:YearAccessed>2019</b:YearAccessed>
    <b:MonthAccessed>November</b:MonthAccessed>
    <b:DayAccessed>23</b:DayAccessed>
    <b:URL>https://id.wikipedia.org/wiki/Sejarah_Timor_Leste</b:URL>
    <b:RefOrder>2</b:RefOrder>
  </b:Source>
  <b:Source>
    <b:Tag>Rid19</b:Tag>
    <b:SourceType>Report</b:SourceType>
    <b:Guid>{B3C9AD3A-9DFF-4952-A28E-5B8059B46CC2}</b:Guid>
    <b:Title>Perancagan Photobook Eksotika Padang Kota Lama</b:Title>
    <b:Year>2019</b:Year>
    <b:Author>
      <b:Author>
        <b:NameList>
          <b:Person>
            <b:Last>Ridho</b:Last>
            <b:First>Muhammad</b:First>
          </b:Person>
        </b:NameList>
      </b:Author>
    </b:Author>
    <b:City>Padang</b:City>
    <b:RefOrder>3</b:RefOrder>
  </b:Source>
  <b:Source>
    <b:Tag>2Pe</b:Tag>
    <b:SourceType>Report</b:SourceType>
    <b:Guid>{7F578572-B14E-44AC-93F1-2EED64BC4237}</b:Guid>
    <b:Title>Perancangan Buku Story Photography Produktifitas Garam Sebagai Media Inforamasi Kepada Masyarakat</b:Title>
    <b:Author>
      <b:Author>
        <b:NameList>
          <b:Person>
            <b:Last>Ahmady</b:Last>
            <b:First>Aulia</b:First>
            <b:Middle>Azharuddin</b:Middle>
          </b:Person>
        </b:NameList>
      </b:Author>
    </b:Author>
    <b:RefOrder>4</b:RefOrder>
  </b:Source>
  <b:Source>
    <b:Tag>Nar15</b:Tag>
    <b:SourceType>Report</b:SourceType>
    <b:Guid>{A145CB73-9763-4E32-B94E-BEF36AF082A2}</b:Guid>
    <b:Author>
      <b:Author>
        <b:NameList>
          <b:Person>
            <b:Last>Nara</b:Last>
            <b:First>Sisca</b:First>
            <b:Middle>R</b:Middle>
          </b:Person>
        </b:NameList>
      </b:Author>
    </b:Author>
    <b:Title>Perancangan Buku Foto Esai Perempuan Dan Tenun Ikat Kabupaten Rote-ndao Nusa Tenggara Timur</b:Title>
    <b:Year>2015</b:Year>
    <b:RefOrder>5</b:RefOrder>
  </b:Source>
  <b:Source>
    <b:Tag>Wah15</b:Tag>
    <b:SourceType>Report</b:SourceType>
    <b:Guid>{9474991E-9409-4258-9160-5592125B21FF}</b:Guid>
    <b:Author>
      <b:Author>
        <b:NameList>
          <b:Person>
            <b:Last>Wahyudi</b:Last>
            <b:First>Ronald</b:First>
          </b:Person>
        </b:NameList>
      </b:Author>
    </b:Author>
    <b:Title>Perancangan Buku Tentang Kain Tenun Pekalongan</b:Title>
    <b:Year>2015</b:Year>
    <b:RefOrder>6</b:RefOrder>
  </b:Source>
  <b:Source>
    <b:Tag>Rud16</b:Tag>
    <b:SourceType>InternetSite</b:SourceType>
    <b:Guid>{0EA3FE0E-17B1-4272-B7CE-183013ED67ED}</b:Guid>
    <b:Title>Krisdayanti dan Raul Lemos Luncurkan Produk Fashion Tais "Printing"</b:Title>
    <b:Year>2016</b:Year>
    <b:Author>
      <b:Author>
        <b:NameList>
          <b:Person>
            <b:Last>Rudi</b:Last>
            <b:First>Alsadad</b:First>
          </b:Person>
        </b:NameList>
      </b:Author>
    </b:Author>
    <b:InternetSiteTitle>Kompas.com</b:InternetSiteTitle>
    <b:Month>Desember</b:Month>
    <b:Day>11</b:Day>
    <b:YearAccessed>2019</b:YearAccessed>
    <b:MonthAccessed>11</b:MonthAccessed>
    <b:DayAccessed>21</b:DayAccessed>
    <b:URL>https://entertainment.kompas.coml</b:URL>
    <b:RefOrder>7</b:RefOrder>
  </b:Source>
  <b:Source>
    <b:Tag>Kus18</b:Tag>
    <b:SourceType>Book</b:SourceType>
    <b:Guid>{11226950-6CE6-4769-B91F-BF9A389B7490}</b:Guid>
    <b:Title>Dasar Desain Grafis</b:Title>
    <b:Year>2018</b:Year>
    <b:City>Jawa Barat</b:City>
    <b:Publisher>Edu Publisher</b:Publisher>
    <b:Author>
      <b:Author>
        <b:NameList>
          <b:Person>
            <b:Last>Kusnadi</b:Last>
          </b:Person>
        </b:NameList>
      </b:Author>
    </b:Author>
    <b:RefOrder>8</b:RefOrder>
  </b:Source>
</b:Sources>
</file>

<file path=customXml/itemProps1.xml><?xml version="1.0" encoding="utf-8"?>
<ds:datastoreItem xmlns:ds="http://schemas.openxmlformats.org/officeDocument/2006/customXml" ds:itemID="{A7243401-7215-4949-A092-EE984B634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9</Pages>
  <Words>1369</Words>
  <Characters>780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Manager>ACER ASPIRE</Manager>
  <Company/>
  <LinksUpToDate>false</LinksUpToDate>
  <CharactersWithSpaces>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ika Sepsa Tri Sasongko</dc:creator>
  <cp:keywords/>
  <dc:description/>
  <cp:lastModifiedBy>Handy Setiawan</cp:lastModifiedBy>
  <cp:revision>73</cp:revision>
  <cp:lastPrinted>2021-11-10T01:42:00Z</cp:lastPrinted>
  <dcterms:created xsi:type="dcterms:W3CDTF">2021-11-05T03:21:00Z</dcterms:created>
  <dcterms:modified xsi:type="dcterms:W3CDTF">2022-01-25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e87339-995a-3e15-8c8a-fa9f3880e242</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